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04CBE189" w:rsidR="006E4797" w:rsidRPr="00DF4E70" w:rsidRDefault="00551D82" w:rsidP="00DF4E70">
      <w:pPr>
        <w:pBdr>
          <w:top w:val="nil"/>
          <w:left w:val="nil"/>
          <w:bottom w:val="nil"/>
          <w:right w:val="nil"/>
          <w:between w:val="nil"/>
        </w:pBdr>
      </w:pPr>
      <w:r w:rsidRPr="00DF4E70">
        <w:rPr>
          <w:b/>
        </w:rPr>
        <w:t>TITLE:</w:t>
      </w:r>
    </w:p>
    <w:p w14:paraId="06C0C87E" w14:textId="776CE215" w:rsidR="006E4797" w:rsidRPr="00DF4E70" w:rsidRDefault="006C1EE2" w:rsidP="00DF4E70">
      <w:pPr>
        <w:rPr>
          <w:lang w:eastAsia="zh-CN"/>
        </w:rPr>
      </w:pPr>
      <w:r w:rsidRPr="00DF4E70">
        <w:t>Constructing Salivary Gland Organoids from Human Minor Salivary Glands</w:t>
      </w:r>
    </w:p>
    <w:p w14:paraId="0F04ED6F" w14:textId="77777777" w:rsidR="006C1EE2" w:rsidRPr="00DF4E70" w:rsidRDefault="006C1EE2" w:rsidP="00DF4E70">
      <w:pPr>
        <w:rPr>
          <w:lang w:eastAsia="zh-CN"/>
        </w:rPr>
      </w:pPr>
    </w:p>
    <w:p w14:paraId="2CD8481E" w14:textId="5B79D23B" w:rsidR="006E4797" w:rsidRPr="00DF4E70" w:rsidRDefault="00551D82" w:rsidP="00DF4E70">
      <w:r w:rsidRPr="00DF4E70">
        <w:rPr>
          <w:b/>
        </w:rPr>
        <w:t xml:space="preserve">AUTHORS AND AFFILIATIONS: </w:t>
      </w:r>
    </w:p>
    <w:p w14:paraId="1EDE8E66" w14:textId="2C24B5BD" w:rsidR="006C1EE2" w:rsidRPr="00DF4E70" w:rsidRDefault="006C1EE2" w:rsidP="00DF4E70">
      <w:pPr>
        <w:rPr>
          <w:lang w:eastAsia="zh-CN"/>
        </w:rPr>
      </w:pPr>
      <w:r w:rsidRPr="00DF4E70">
        <w:t>Minyan He</w:t>
      </w:r>
      <w:r w:rsidRPr="00DF4E70">
        <w:rPr>
          <w:vertAlign w:val="superscript"/>
        </w:rPr>
        <w:t>1</w:t>
      </w:r>
      <w:r w:rsidR="00CD6469" w:rsidRPr="00DF4E70">
        <w:rPr>
          <w:vertAlign w:val="superscript"/>
          <w:lang w:eastAsia="zh-CN"/>
        </w:rPr>
        <w:t>#</w:t>
      </w:r>
      <w:r w:rsidRPr="00DF4E70">
        <w:t xml:space="preserve">, </w:t>
      </w:r>
      <w:r w:rsidR="00092B3C" w:rsidRPr="00DF4E70">
        <w:t xml:space="preserve">Bo </w:t>
      </w:r>
      <w:proofErr w:type="spellStart"/>
      <w:r w:rsidR="00092B3C" w:rsidRPr="00DF4E70">
        <w:t>kyoung</w:t>
      </w:r>
      <w:proofErr w:type="spellEnd"/>
      <w:r w:rsidR="00092B3C" w:rsidRPr="00DF4E70">
        <w:t xml:space="preserve"> Kang</w:t>
      </w:r>
      <w:r w:rsidR="00092B3C" w:rsidRPr="00DF4E70">
        <w:rPr>
          <w:vertAlign w:val="superscript"/>
        </w:rPr>
        <w:t>1</w:t>
      </w:r>
      <w:r w:rsidR="00CD6469" w:rsidRPr="00DF4E70">
        <w:rPr>
          <w:vertAlign w:val="superscript"/>
          <w:lang w:eastAsia="zh-CN"/>
        </w:rPr>
        <w:t>#</w:t>
      </w:r>
      <w:r w:rsidRPr="00DF4E70">
        <w:t>,</w:t>
      </w:r>
      <w:r w:rsidR="009028C5" w:rsidRPr="00DF4E70">
        <w:rPr>
          <w:lang w:eastAsia="zh-CN"/>
        </w:rPr>
        <w:t xml:space="preserve"> Shun Yu</w:t>
      </w:r>
      <w:r w:rsidR="009028C5" w:rsidRPr="00DF4E70">
        <w:rPr>
          <w:vertAlign w:val="superscript"/>
          <w:lang w:eastAsia="zh-CN"/>
        </w:rPr>
        <w:t>2</w:t>
      </w:r>
      <w:r w:rsidR="00332196" w:rsidRPr="00DF4E70">
        <w:rPr>
          <w:lang w:eastAsia="zh-CN"/>
        </w:rPr>
        <w:t xml:space="preserve">, </w:t>
      </w:r>
      <w:r w:rsidRPr="00DF4E70">
        <w:t>Jun Yang</w:t>
      </w:r>
      <w:r w:rsidRPr="00DF4E70">
        <w:rPr>
          <w:vertAlign w:val="superscript"/>
        </w:rPr>
        <w:t>1</w:t>
      </w:r>
      <w:r w:rsidR="00CD6469" w:rsidRPr="00DF4E70">
        <w:rPr>
          <w:lang w:eastAsia="zh-CN"/>
        </w:rPr>
        <w:t>*</w:t>
      </w:r>
      <w:r w:rsidRPr="00DF4E70">
        <w:t>, Lin Lu</w:t>
      </w:r>
      <w:r w:rsidRPr="00DF4E70">
        <w:rPr>
          <w:vertAlign w:val="superscript"/>
        </w:rPr>
        <w:t>1</w:t>
      </w:r>
      <w:r w:rsidR="00CD6469" w:rsidRPr="00DF4E70">
        <w:rPr>
          <w:lang w:eastAsia="zh-CN"/>
        </w:rPr>
        <w:t>*</w:t>
      </w:r>
    </w:p>
    <w:p w14:paraId="755EFD7B" w14:textId="0702F24D" w:rsidR="00CD6469" w:rsidRPr="00DF4E70" w:rsidRDefault="00CD6469" w:rsidP="00DF4E70">
      <w:pPr>
        <w:rPr>
          <w:rFonts w:eastAsia="宋体"/>
          <w:lang w:eastAsia="zh-CN"/>
        </w:rPr>
      </w:pPr>
    </w:p>
    <w:p w14:paraId="5B099F7E" w14:textId="4F5696FD" w:rsidR="006C1EE2" w:rsidRPr="00DF4E70" w:rsidRDefault="006C1EE2" w:rsidP="00DF4E70">
      <w:pPr>
        <w:rPr>
          <w:lang w:eastAsia="zh-CN"/>
        </w:rPr>
      </w:pPr>
      <w:r w:rsidRPr="00DF4E70">
        <w:rPr>
          <w:vertAlign w:val="superscript"/>
        </w:rPr>
        <w:t>1</w:t>
      </w:r>
      <w:r w:rsidRPr="00DF4E70">
        <w:t>Department of Plastic and Reconstructive Surgery, Shanghai Ninth People’s Hospital, Shanghai Jiao Tong University School of Medicine, Shanghai, China</w:t>
      </w:r>
    </w:p>
    <w:p w14:paraId="600033DA" w14:textId="02F268D1" w:rsidR="009028C5" w:rsidRPr="00DF4E70" w:rsidRDefault="009028C5" w:rsidP="00DF4E70">
      <w:pPr>
        <w:rPr>
          <w:lang w:eastAsia="zh-CN"/>
        </w:rPr>
      </w:pPr>
      <w:r w:rsidRPr="00DF4E70">
        <w:rPr>
          <w:vertAlign w:val="superscript"/>
          <w:lang w:eastAsia="zh-CN"/>
        </w:rPr>
        <w:t>2</w:t>
      </w:r>
      <w:r w:rsidRPr="00DF4E70">
        <w:t>Department of Burns and Plastic Surgery, Affiliated Hospital of Jiangnan University, Wuxi, China</w:t>
      </w:r>
    </w:p>
    <w:p w14:paraId="1AA5DA2A" w14:textId="77777777" w:rsidR="00CD6469" w:rsidRPr="00DF4E70" w:rsidRDefault="00CD6469" w:rsidP="00DF4E70">
      <w:pPr>
        <w:rPr>
          <w:lang w:eastAsia="zh-CN"/>
        </w:rPr>
      </w:pPr>
    </w:p>
    <w:p w14:paraId="6E05758F" w14:textId="15EE73CA" w:rsidR="00CD6469" w:rsidRPr="00DF4E70" w:rsidRDefault="00CD6469" w:rsidP="00DF4E70">
      <w:r w:rsidRPr="00DF4E70">
        <w:t>Email addresses of the co-authors:</w:t>
      </w:r>
    </w:p>
    <w:p w14:paraId="604A7FCD" w14:textId="272B6243" w:rsidR="00CD6469" w:rsidRPr="00DF4E70" w:rsidRDefault="00CD6469" w:rsidP="00DF4E70">
      <w:r w:rsidRPr="00DF4E70">
        <w:t>Minyan He</w:t>
      </w:r>
      <w:r w:rsidR="00241C7D" w:rsidRPr="00DF4E70">
        <w:t xml:space="preserve">   </w:t>
      </w:r>
      <w:r w:rsidR="00241C7D" w:rsidRPr="00DF4E70">
        <w:tab/>
      </w:r>
      <w:r w:rsidR="00241C7D" w:rsidRPr="00DF4E70">
        <w:tab/>
      </w:r>
      <w:r w:rsidR="005A7CAA" w:rsidRPr="00DF4E70">
        <w:t>(</w:t>
      </w:r>
      <w:hyperlink r:id="rId8" w:history="1">
        <w:r w:rsidR="00392A7A" w:rsidRPr="00DF4E70">
          <w:rPr>
            <w:rStyle w:val="a5"/>
          </w:rPr>
          <w:t>heminyan_1115@163.com</w:t>
        </w:r>
      </w:hyperlink>
      <w:r w:rsidR="00392A7A" w:rsidRPr="00DF4E70">
        <w:t>)</w:t>
      </w:r>
    </w:p>
    <w:p w14:paraId="008A1404" w14:textId="515C8A35" w:rsidR="00CD6469" w:rsidRPr="00DF4E70" w:rsidRDefault="00CD6469" w:rsidP="00DF4E70">
      <w:r w:rsidRPr="00DF4E70">
        <w:t xml:space="preserve">Bo </w:t>
      </w:r>
      <w:proofErr w:type="spellStart"/>
      <w:r w:rsidRPr="00DF4E70">
        <w:t>kyoung</w:t>
      </w:r>
      <w:proofErr w:type="spellEnd"/>
      <w:r w:rsidRPr="00DF4E70">
        <w:t xml:space="preserve"> Kang</w:t>
      </w:r>
      <w:r w:rsidR="005A7CAA" w:rsidRPr="00DF4E70">
        <w:tab/>
      </w:r>
      <w:r w:rsidR="00392A7A" w:rsidRPr="00DF4E70">
        <w:t>(</w:t>
      </w:r>
      <w:hyperlink r:id="rId9" w:history="1">
        <w:r w:rsidR="00392A7A" w:rsidRPr="00DF4E70">
          <w:rPr>
            <w:rStyle w:val="a5"/>
          </w:rPr>
          <w:t>bbo403@126.com</w:t>
        </w:r>
      </w:hyperlink>
      <w:r w:rsidR="00392A7A" w:rsidRPr="00DF4E70">
        <w:t>)</w:t>
      </w:r>
    </w:p>
    <w:p w14:paraId="12B67292" w14:textId="542417BC" w:rsidR="00CD6469" w:rsidRPr="00DF4E70" w:rsidRDefault="005A7CAA" w:rsidP="00DF4E70">
      <w:r w:rsidRPr="00DF4E70">
        <w:t>Shun Yu</w:t>
      </w:r>
      <w:r w:rsidRPr="00DF4E70">
        <w:tab/>
      </w:r>
      <w:r w:rsidRPr="00DF4E70">
        <w:tab/>
      </w:r>
      <w:hyperlink r:id="rId10" w:history="1">
        <w:r w:rsidRPr="00DF4E70">
          <w:rPr>
            <w:rStyle w:val="a5"/>
          </w:rPr>
          <w:t>yushun@jiangnan.edu.cn</w:t>
        </w:r>
      </w:hyperlink>
    </w:p>
    <w:p w14:paraId="10FC45B4" w14:textId="77777777" w:rsidR="005A7CAA" w:rsidRPr="00DF4E70" w:rsidRDefault="005A7CAA" w:rsidP="00DF4E70">
      <w:pPr>
        <w:rPr>
          <w:lang w:eastAsia="zh-CN"/>
        </w:rPr>
      </w:pPr>
    </w:p>
    <w:p w14:paraId="16682EDC" w14:textId="49C99F5F" w:rsidR="00392A7A" w:rsidRPr="00DF4E70" w:rsidRDefault="006D0DA6" w:rsidP="00DF4E70">
      <w:r w:rsidRPr="00DF4E70">
        <w:rPr>
          <w:lang w:eastAsia="zh-CN"/>
        </w:rPr>
        <w:t>*</w:t>
      </w:r>
      <w:r w:rsidR="00392A7A" w:rsidRPr="00DF4E70">
        <w:rPr>
          <w:lang w:eastAsia="zh-CN"/>
        </w:rPr>
        <w:t>Email addresses of the corresponding authors:</w:t>
      </w:r>
      <w:r w:rsidR="00392A7A" w:rsidRPr="00DF4E70">
        <w:t xml:space="preserve"> </w:t>
      </w:r>
    </w:p>
    <w:p w14:paraId="4257EC2E" w14:textId="1551FC49" w:rsidR="00392A7A" w:rsidRPr="00DF4E70" w:rsidRDefault="00392A7A" w:rsidP="00DF4E70">
      <w:r w:rsidRPr="00DF4E70">
        <w:t xml:space="preserve">Jun Yang </w:t>
      </w:r>
      <w:r w:rsidRPr="00DF4E70">
        <w:tab/>
      </w:r>
      <w:r w:rsidRPr="00DF4E70">
        <w:tab/>
        <w:t>(</w:t>
      </w:r>
      <w:hyperlink r:id="rId11" w:history="1">
        <w:r w:rsidRPr="00DF4E70">
          <w:rPr>
            <w:rStyle w:val="a5"/>
          </w:rPr>
          <w:t>yj55569@hotmail.com</w:t>
        </w:r>
      </w:hyperlink>
      <w:r w:rsidRPr="00DF4E70">
        <w:rPr>
          <w:lang w:eastAsia="zh-CN"/>
        </w:rPr>
        <w:t>); (</w:t>
      </w:r>
      <w:hyperlink r:id="rId12" w:history="1">
        <w:r w:rsidRPr="00DF4E70">
          <w:rPr>
            <w:rStyle w:val="a5"/>
          </w:rPr>
          <w:t>yangj1580@sh9hospital.org.cn</w:t>
        </w:r>
      </w:hyperlink>
      <w:r w:rsidRPr="00DF4E70">
        <w:t>)</w:t>
      </w:r>
    </w:p>
    <w:p w14:paraId="5948EEE5" w14:textId="24DB7695" w:rsidR="002F0D8C" w:rsidRPr="00DF4E70" w:rsidRDefault="002F0D8C" w:rsidP="00DF4E70">
      <w:pPr>
        <w:rPr>
          <w:lang w:eastAsia="zh-CN"/>
        </w:rPr>
      </w:pPr>
      <w:r w:rsidRPr="00DF4E70">
        <w:t xml:space="preserve">Lin Lu </w:t>
      </w:r>
      <w:r w:rsidRPr="00DF4E70">
        <w:tab/>
      </w:r>
      <w:r w:rsidRPr="00DF4E70">
        <w:tab/>
      </w:r>
      <w:r w:rsidRPr="00DF4E70">
        <w:tab/>
        <w:t>(</w:t>
      </w:r>
      <w:hyperlink r:id="rId13" w:history="1">
        <w:r w:rsidRPr="00DF4E70">
          <w:rPr>
            <w:rStyle w:val="a5"/>
          </w:rPr>
          <w:t>lulin_12345@163.com</w:t>
        </w:r>
      </w:hyperlink>
      <w:r w:rsidRPr="00DF4E70">
        <w:t>)</w:t>
      </w:r>
      <w:r w:rsidRPr="00DF4E70">
        <w:rPr>
          <w:lang w:eastAsia="zh-CN"/>
        </w:rPr>
        <w:t>; (</w:t>
      </w:r>
      <w:hyperlink r:id="rId14" w:history="1">
        <w:r w:rsidRPr="00DF4E70">
          <w:rPr>
            <w:rStyle w:val="a5"/>
            <w:lang w:eastAsia="zh-CN"/>
          </w:rPr>
          <w:t>117061@sh9hospital.org.cn</w:t>
        </w:r>
      </w:hyperlink>
      <w:r w:rsidRPr="00DF4E70">
        <w:rPr>
          <w:lang w:eastAsia="zh-CN"/>
        </w:rPr>
        <w:t>)</w:t>
      </w:r>
    </w:p>
    <w:p w14:paraId="60F6A3FF" w14:textId="77777777" w:rsidR="002F0D8C" w:rsidRPr="00DF4E70" w:rsidRDefault="002F0D8C" w:rsidP="00DF4E70">
      <w:pPr>
        <w:rPr>
          <w:lang w:eastAsia="zh-CN"/>
        </w:rPr>
      </w:pPr>
    </w:p>
    <w:p w14:paraId="437B0E54" w14:textId="17CD1F95" w:rsidR="00CD6469" w:rsidRPr="00DF4E70" w:rsidRDefault="006C6538" w:rsidP="00DF4E70">
      <w:r w:rsidRPr="00DF4E70">
        <w:rPr>
          <w:vertAlign w:val="superscript"/>
          <w:lang w:eastAsia="zh-CN"/>
        </w:rPr>
        <w:t>#</w:t>
      </w:r>
      <w:r w:rsidR="00CD6469" w:rsidRPr="00DF4E70">
        <w:t>These authors contributed equally to this work</w:t>
      </w:r>
    </w:p>
    <w:p w14:paraId="30579008" w14:textId="77777777" w:rsidR="006C1EE2" w:rsidRPr="00DF4E70" w:rsidRDefault="006C1EE2" w:rsidP="00DF4E70">
      <w:pPr>
        <w:widowControl/>
        <w:rPr>
          <w:lang w:eastAsia="zh-CN"/>
        </w:rPr>
      </w:pPr>
    </w:p>
    <w:p w14:paraId="60F3B8D4" w14:textId="7AFFD778" w:rsidR="006E4797" w:rsidRPr="00DF4E70" w:rsidRDefault="00551D82" w:rsidP="00DF4E70">
      <w:r w:rsidRPr="00DF4E70">
        <w:rPr>
          <w:b/>
        </w:rPr>
        <w:t>SUMMARY:</w:t>
      </w:r>
    </w:p>
    <w:p w14:paraId="7C71DE52" w14:textId="761C50B3" w:rsidR="006C1EE2" w:rsidRPr="00DF4E70" w:rsidRDefault="006C1EE2" w:rsidP="00DF4E70">
      <w:r w:rsidRPr="00DF4E70">
        <w:t xml:space="preserve">This protocol </w:t>
      </w:r>
      <w:r w:rsidR="00B5235B" w:rsidRPr="00DF4E70">
        <w:rPr>
          <w:lang w:eastAsia="zh-CN"/>
        </w:rPr>
        <w:t xml:space="preserve">generates </w:t>
      </w:r>
      <w:r w:rsidRPr="00DF4E70">
        <w:t xml:space="preserve">human minor salivary gland organoids </w:t>
      </w:r>
      <w:r w:rsidR="005166AB" w:rsidRPr="00DF4E70">
        <w:t>through the self-organization of human minor salivary gland stem cells (</w:t>
      </w:r>
      <w:proofErr w:type="spellStart"/>
      <w:r w:rsidR="005166AB" w:rsidRPr="00DF4E70">
        <w:t>hMSG</w:t>
      </w:r>
      <w:proofErr w:type="spellEnd"/>
      <w:r w:rsidR="005166AB" w:rsidRPr="00DF4E70">
        <w:t>-SCs) and human minor salivary gland mesenchymal stem cells (</w:t>
      </w:r>
      <w:proofErr w:type="spellStart"/>
      <w:r w:rsidR="005166AB" w:rsidRPr="00DF4E70">
        <w:t>hMSG</w:t>
      </w:r>
      <w:proofErr w:type="spellEnd"/>
      <w:r w:rsidR="005166AB" w:rsidRPr="00DF4E70">
        <w:t>-MSCs</w:t>
      </w:r>
      <w:r w:rsidR="00B5235B" w:rsidRPr="00DF4E70">
        <w:rPr>
          <w:lang w:eastAsia="zh-CN"/>
        </w:rPr>
        <w:t>)</w:t>
      </w:r>
      <w:r w:rsidRPr="00DF4E70">
        <w:t xml:space="preserve"> within a 3D</w:t>
      </w:r>
      <w:r w:rsidR="00A50913" w:rsidRPr="00DF4E70">
        <w:t xml:space="preserve"> </w:t>
      </w:r>
      <w:r w:rsidR="00776B4F" w:rsidRPr="00DF4E70">
        <w:t>M</w:t>
      </w:r>
      <w:r w:rsidRPr="00DF4E70">
        <w:t>atrigel system.</w:t>
      </w:r>
    </w:p>
    <w:p w14:paraId="74EFC8D7" w14:textId="77777777" w:rsidR="006E4797" w:rsidRPr="00DF4E70" w:rsidRDefault="006E4797" w:rsidP="00DF4E70"/>
    <w:p w14:paraId="2DF8E628" w14:textId="4F1EDF8A" w:rsidR="006E4797" w:rsidRPr="00DF4E70" w:rsidRDefault="00551D82" w:rsidP="00DF4E70">
      <w:r w:rsidRPr="00DF4E70">
        <w:rPr>
          <w:b/>
        </w:rPr>
        <w:t>ABSTRACT:</w:t>
      </w:r>
    </w:p>
    <w:p w14:paraId="295CE0A2" w14:textId="738291B9" w:rsidR="006C1EE2" w:rsidRPr="00DF4E70" w:rsidRDefault="006C1EE2" w:rsidP="00DF4E70">
      <w:pPr>
        <w:rPr>
          <w:lang w:eastAsia="zh-CN"/>
        </w:rPr>
      </w:pPr>
      <w:r w:rsidRPr="00DF4E70">
        <w:t>This study describes a protocol for constructing human minor salivary gland (</w:t>
      </w:r>
      <w:proofErr w:type="spellStart"/>
      <w:r w:rsidRPr="00DF4E70">
        <w:t>hMSG</w:t>
      </w:r>
      <w:proofErr w:type="spellEnd"/>
      <w:r w:rsidRPr="00DF4E70">
        <w:t xml:space="preserve">) organoids to establish a reproducible model for </w:t>
      </w:r>
      <w:r w:rsidR="00B5235B" w:rsidRPr="00DF4E70">
        <w:rPr>
          <w:lang w:eastAsia="zh-CN"/>
        </w:rPr>
        <w:t>tissue</w:t>
      </w:r>
      <w:r w:rsidR="00B5235B" w:rsidRPr="00DF4E70">
        <w:t xml:space="preserve"> </w:t>
      </w:r>
      <w:r w:rsidRPr="00DF4E70">
        <w:t>regeneration research. Salivary gland stem/progenitor cells (</w:t>
      </w:r>
      <w:proofErr w:type="spellStart"/>
      <w:r w:rsidRPr="00DF4E70">
        <w:t>hMSG</w:t>
      </w:r>
      <w:proofErr w:type="spellEnd"/>
      <w:r w:rsidRPr="00DF4E70">
        <w:t>-SCs) and mesenchymal stem cells (</w:t>
      </w:r>
      <w:proofErr w:type="spellStart"/>
      <w:r w:rsidRPr="00DF4E70">
        <w:t>hMSG</w:t>
      </w:r>
      <w:proofErr w:type="spellEnd"/>
      <w:r w:rsidRPr="00DF4E70">
        <w:t xml:space="preserve">-MSCs) were isolated from pediatric minor salivary gland tissues, expanded, and co-seeded in a Matrigel-based three-dimensional (3D) system. </w:t>
      </w:r>
      <w:r w:rsidR="00A51A0A" w:rsidRPr="00DF4E70">
        <w:t>Self-organization led to the formation of organoids with ductal–acinar-like structures</w:t>
      </w:r>
      <w:r w:rsidRPr="00DF4E70">
        <w:t>, recapitulating native cellular heterogeneity more effectively than epithelial-only models.</w:t>
      </w:r>
      <w:r w:rsidR="00BF3772" w:rsidRPr="00DF4E70">
        <w:rPr>
          <w:lang w:eastAsia="zh-CN"/>
        </w:rPr>
        <w:t xml:space="preserve"> </w:t>
      </w:r>
      <w:r w:rsidRPr="00DF4E70">
        <w:t xml:space="preserve">The </w:t>
      </w:r>
      <w:r w:rsidR="007944C7" w:rsidRPr="00DF4E70">
        <w:t xml:space="preserve">current </w:t>
      </w:r>
      <w:r w:rsidRPr="00DF4E70">
        <w:t xml:space="preserve">protocol emphasizes optimized culture conditions to preserve cell phenotypes and standardized steps for passaging, ratio mixing, and </w:t>
      </w:r>
      <w:r w:rsidR="00BF3772" w:rsidRPr="00DF4E70">
        <w:t>handling Matrigel (a commercial basement matrix), thereby</w:t>
      </w:r>
      <w:r w:rsidRPr="00DF4E70">
        <w:t xml:space="preserve"> enhancing reproducibility. Importantly, the presence of mesenchymal cells provides a supportive microenvironment that promotes epithelial survival, proliferation, and morphogenesis, overcoming limitations of low efficiency and incomplete structure.</w:t>
      </w:r>
      <w:r w:rsidR="00BF3772" w:rsidRPr="00DF4E70">
        <w:rPr>
          <w:lang w:eastAsia="zh-CN"/>
        </w:rPr>
        <w:t xml:space="preserve"> </w:t>
      </w:r>
      <w:r w:rsidRPr="00DF4E70">
        <w:t>This approach enables consistent generation of salivary gland organoids and offers a robust model for studying development, functional restoration, and disease mechanisms, while also supporting potential translational applications in regenerative therapies.</w:t>
      </w:r>
    </w:p>
    <w:p w14:paraId="2CF9CD54" w14:textId="77777777" w:rsidR="006E4797" w:rsidRPr="00DF4E70" w:rsidRDefault="006E4797" w:rsidP="00DF4E70"/>
    <w:p w14:paraId="0646E204" w14:textId="1BDF1C96" w:rsidR="006E4797" w:rsidRPr="00DF4E70" w:rsidRDefault="00551D82" w:rsidP="00DF4E70">
      <w:r w:rsidRPr="00DF4E70">
        <w:rPr>
          <w:b/>
        </w:rPr>
        <w:t>INTRODUCTION:</w:t>
      </w:r>
      <w:r w:rsidRPr="00DF4E70">
        <w:t xml:space="preserve"> </w:t>
      </w:r>
    </w:p>
    <w:p w14:paraId="4D973608" w14:textId="316BACB9" w:rsidR="006C1EE2" w:rsidRPr="00DF4E70" w:rsidRDefault="006C1EE2" w:rsidP="00DF4E70">
      <w:r w:rsidRPr="00DF4E70">
        <w:t>Salivary glands are essential exocrine glands in the oral cavity, responsible for s</w:t>
      </w:r>
      <w:r w:rsidR="002138E1" w:rsidRPr="00DF4E70">
        <w:t xml:space="preserve">ecreting saliva to </w:t>
      </w:r>
      <w:r w:rsidR="002138E1" w:rsidRPr="00DF4E70">
        <w:lastRenderedPageBreak/>
        <w:t>maintain oral moisture, aid digestion, and provide antimicrobial defense</w:t>
      </w:r>
      <w:r w:rsidR="002138E1" w:rsidRPr="00DF4E70">
        <w:rPr>
          <w:vertAlign w:val="superscript"/>
        </w:rPr>
        <w:t>1</w:t>
      </w:r>
      <w:r w:rsidRPr="00DF4E70">
        <w:t>. Dysfunction of these glands, such as in Sjögren's syndrome or post-radiation damage, can lead to severe oral health problems, and effective regenerative treatments are currently lacking</w:t>
      </w:r>
      <w:r w:rsidRPr="00DF4E70">
        <w:fldChar w:fldCharType="begin"/>
      </w:r>
      <w:r w:rsidR="004835BF" w:rsidRPr="00DF4E70">
        <w:instrText xml:space="preserve"> ADDIN EN.CITE &lt;EndNote&gt;&lt;Cite&gt;&lt;Author&gt;Ramos-Casals&lt;/Author&gt;&lt;Year&gt;2010&lt;/Year&gt;&lt;RecNum&gt;104&lt;/RecNum&gt;&lt;DisplayText&gt;&lt;style face="superscript"&gt;2&lt;/style&gt;&lt;/DisplayText&gt;&lt;record&gt;&lt;rec-number&gt;104&lt;/rec-number&gt;&lt;foreign-keys&gt;&lt;key app="EN" db-id="ratexwx94e2tvhe5vsbvw223w9ae22dxfe05" timestamp="1750175208"&gt;104&lt;/key&gt;&lt;/foreign-keys&gt;&lt;ref-type name="Journal Article"&gt;17&lt;/ref-type&gt;&lt;contributors&gt;&lt;authors&gt;&lt;author&gt;Ramos-Casals, M.&lt;/author&gt;&lt;author&gt;Tzioufas, A. G.&lt;/author&gt;&lt;author&gt;Stone, J. H.&lt;/author&gt;&lt;author&gt;Siso, A.&lt;/author&gt;&lt;author&gt;Bosch, X.&lt;/author&gt;&lt;/authors&gt;&lt;/contributors&gt;&lt;auth-address&gt;Sjogren Syndrome Research Group (AGAUR), Josep Font Laboratory of Autoimmune Diseases, IDIBAPS, Department of Autoimmune Diseases, Hospital Clinic, C/Villarroel, 170, 08036 Barcelona, Spain. mramos@clinic.ub.es&lt;/auth-address&gt;&lt;titles&gt;&lt;title&gt;Treatment of primary Sjogren syndrome: a systematic review&lt;/title&gt;&lt;secondary-title&gt;JAMA&lt;/secondary-title&gt;&lt;/titles&gt;&lt;periodical&gt;&lt;full-title&gt;JAMA&lt;/full-title&gt;&lt;/periodical&gt;&lt;pages&gt;452-60&lt;/pages&gt;&lt;volume&gt;304&lt;/volume&gt;&lt;number&gt;4&lt;/number&gt;&lt;keywords&gt;&lt;keyword&gt;Humans&lt;/keyword&gt;&lt;keyword&gt;Randomized Controlled Trials as Topic&lt;/keyword&gt;&lt;keyword&gt;Sjogren&amp;apos;s Syndrome/*complications/*drug therapy&lt;/keyword&gt;&lt;/keywords&gt;&lt;dates&gt;&lt;year&gt;2010&lt;/year&gt;&lt;pub-dates&gt;&lt;date&gt;Jul 28&lt;/date&gt;&lt;/pub-dates&gt;&lt;/dates&gt;&lt;isbn&gt;1538-3598 (Electronic)&amp;#xD;0098-7484 (Linking)&lt;/isbn&gt;&lt;accession-num&gt;20664046&lt;/accession-num&gt;&lt;urls&gt;&lt;related-urls&gt;&lt;url&gt;https://www.ncbi.nlm.nih.gov/pubmed/20664046&lt;/url&gt;&lt;/related-urls&gt;&lt;/urls&gt;&lt;electronic-resource-num&gt;10.1001/jama.2010.1014&lt;/electronic-resource-num&gt;&lt;remote-database-name&gt;Medline&lt;/remote-database-name&gt;&lt;remote-database-provider&gt;NLM&lt;/remote-database-provider&gt;&lt;/record&gt;&lt;/Cite&gt;&lt;/EndNote&gt;</w:instrText>
      </w:r>
      <w:r w:rsidRPr="00DF4E70">
        <w:fldChar w:fldCharType="separate"/>
      </w:r>
      <w:r w:rsidR="004835BF" w:rsidRPr="00DF4E70">
        <w:rPr>
          <w:noProof/>
          <w:vertAlign w:val="superscript"/>
        </w:rPr>
        <w:t>2</w:t>
      </w:r>
      <w:r w:rsidRPr="00DF4E70">
        <w:fldChar w:fldCharType="end"/>
      </w:r>
      <w:r w:rsidRPr="00DF4E70">
        <w:t>. Organoid technology, a</w:t>
      </w:r>
      <w:r w:rsidR="002138E1" w:rsidRPr="00DF4E70">
        <w:t>n emerging method for constructing cell substitutes that mimic the structure and function of tissues and organs in a three-dimensional (3D) culture system, offers a promising tool for salivary gland regeneration research</w:t>
      </w:r>
      <w:r w:rsidR="00840154" w:rsidRPr="00DF4E70">
        <w:rPr>
          <w:vertAlign w:val="superscript"/>
        </w:rPr>
        <w:t>3</w:t>
      </w:r>
      <w:r w:rsidRPr="00DF4E70">
        <w:t>.</w:t>
      </w:r>
    </w:p>
    <w:p w14:paraId="33C2876F" w14:textId="77777777" w:rsidR="00840154" w:rsidRPr="00DF4E70" w:rsidRDefault="00840154" w:rsidP="00DF4E70"/>
    <w:p w14:paraId="3D00AD5F" w14:textId="40C3DD17" w:rsidR="006C1EE2" w:rsidRPr="00DF4E70" w:rsidRDefault="006C1EE2" w:rsidP="00DF4E70">
      <w:r w:rsidRPr="00DF4E70">
        <w:t>In recent years, mouse and human salivary gland organoid culture systems have been successfully established</w:t>
      </w:r>
      <w:r w:rsidRPr="00DF4E70">
        <w:fldChar w:fldCharType="begin">
          <w:fldData xml:space="preserve">PEVuZE5vdGU+PENpdGU+PEF1dGhvcj5NYWltZXRzPC9BdXRob3I+PFllYXI+MjAxNjwvWWVhcj48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</w:fldData>
        </w:fldChar>
      </w:r>
      <w:r w:rsidR="004835BF" w:rsidRPr="00DF4E70">
        <w:instrText xml:space="preserve"> ADDIN EN.CITE </w:instrText>
      </w:r>
      <w:r w:rsidR="004835BF" w:rsidRPr="00DF4E70">
        <w:fldChar w:fldCharType="begin">
          <w:fldData xml:space="preserve">PEVuZE5vdGU+PENpdGU+PEF1dGhvcj5NYWltZXRzPC9BdXRob3I+PFllYXI+MjAxNjwvWWVhcj48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</w:fldData>
        </w:fldChar>
      </w:r>
      <w:r w:rsidR="004835BF" w:rsidRPr="00DF4E70">
        <w:instrText xml:space="preserve"> ADDIN EN.CITE.DATA </w:instrText>
      </w:r>
      <w:r w:rsidR="004835BF" w:rsidRPr="00DF4E70">
        <w:fldChar w:fldCharType="end"/>
      </w:r>
      <w:r w:rsidRPr="00DF4E70">
        <w:fldChar w:fldCharType="separate"/>
      </w:r>
      <w:r w:rsidR="004835BF" w:rsidRPr="00DF4E70">
        <w:rPr>
          <w:noProof/>
          <w:vertAlign w:val="superscript"/>
        </w:rPr>
        <w:t>4,5</w:t>
      </w:r>
      <w:r w:rsidRPr="00DF4E70">
        <w:fldChar w:fldCharType="end"/>
      </w:r>
      <w:r w:rsidRPr="00DF4E70">
        <w:t>. Various stem cell types, including salivary gland stem/progenitor cells</w:t>
      </w:r>
      <w:r w:rsidRPr="00DF4E70">
        <w:fldChar w:fldCharType="begin">
          <w:fldData xml:space="preserve">PEVuZE5vdGU+PENpdGU+PEF1dGhvcj5NYWltZXRzPC9BdXRob3I+PFllYXI+MjAxNjwvWWVhcj48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</w:fldData>
        </w:fldChar>
      </w:r>
      <w:r w:rsidR="004835BF" w:rsidRPr="00DF4E70">
        <w:instrText xml:space="preserve"> ADDIN EN.CITE </w:instrText>
      </w:r>
      <w:r w:rsidR="004835BF" w:rsidRPr="00DF4E70">
        <w:fldChar w:fldCharType="begin">
          <w:fldData xml:space="preserve">PEVuZE5vdGU+PENpdGU+PEF1dGhvcj5NYWltZXRzPC9BdXRob3I+PFllYXI+MjAxNjwvWWVhcj48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</w:fldData>
        </w:fldChar>
      </w:r>
      <w:r w:rsidR="004835BF" w:rsidRPr="00DF4E70">
        <w:instrText xml:space="preserve"> ADDIN EN.CITE.DATA </w:instrText>
      </w:r>
      <w:r w:rsidR="004835BF" w:rsidRPr="00DF4E70">
        <w:fldChar w:fldCharType="end"/>
      </w:r>
      <w:r w:rsidRPr="00DF4E70">
        <w:fldChar w:fldCharType="separate"/>
      </w:r>
      <w:r w:rsidR="004835BF" w:rsidRPr="00DF4E70">
        <w:rPr>
          <w:noProof/>
          <w:vertAlign w:val="superscript"/>
        </w:rPr>
        <w:t>4,5</w:t>
      </w:r>
      <w:r w:rsidRPr="00DF4E70">
        <w:fldChar w:fldCharType="end"/>
      </w:r>
      <w:r w:rsidRPr="00DF4E70">
        <w:t>, pluripotent stem cells</w:t>
      </w:r>
      <w:r w:rsidRPr="00DF4E70">
        <w:fldChar w:fldCharType="begin">
          <w:fldData xml:space="preserve">PEVuZE5vdGU+PENpdGU+PEF1dGhvcj5UYW5ha2E8L0F1dGhvcj48WWVhcj4yMDE4PC9ZZWFyPjxS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</w:fldData>
        </w:fldChar>
      </w:r>
      <w:r w:rsidR="00FB3729" w:rsidRPr="00DF4E70">
        <w:instrText xml:space="preserve"> ADDIN EN.CITE </w:instrText>
      </w:r>
      <w:r w:rsidR="00FB3729" w:rsidRPr="00DF4E70">
        <w:fldChar w:fldCharType="begin">
          <w:fldData xml:space="preserve">PEVuZE5vdGU+PENpdGU+PEF1dGhvcj5UYW5ha2E8L0F1dGhvcj48WWVhcj4yMDE4PC9ZZWFyPjxS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</w:fldData>
        </w:fldChar>
      </w:r>
      <w:r w:rsidR="00FB3729" w:rsidRPr="00DF4E70">
        <w:instrText xml:space="preserve"> ADDIN EN.CITE.DATA </w:instrText>
      </w:r>
      <w:r w:rsidR="00FB3729" w:rsidRPr="00DF4E70">
        <w:fldChar w:fldCharType="end"/>
      </w:r>
      <w:r w:rsidRPr="00DF4E70">
        <w:fldChar w:fldCharType="separate"/>
      </w:r>
      <w:r w:rsidR="00FB3729" w:rsidRPr="00DF4E70">
        <w:rPr>
          <w:noProof/>
          <w:vertAlign w:val="superscript"/>
        </w:rPr>
        <w:t>6,7</w:t>
      </w:r>
      <w:r w:rsidRPr="00DF4E70">
        <w:fldChar w:fldCharType="end"/>
      </w:r>
      <w:r w:rsidRPr="00DF4E70">
        <w:t>, and epithelial-</w:t>
      </w:r>
      <w:bookmarkStart w:id="0" w:name="OLE_LINK17"/>
      <w:r w:rsidRPr="00DF4E70">
        <w:t xml:space="preserve">derived </w:t>
      </w:r>
      <w:bookmarkEnd w:id="0"/>
      <w:r w:rsidRPr="00DF4E70">
        <w:t>stem cells such as dental follicle stem cells</w:t>
      </w:r>
      <w:r w:rsidRPr="00DF4E70">
        <w:fldChar w:fldCharType="begin">
          <w:fldData xml:space="preserve">PEVuZE5vdGU+PENpdGU+PEF1dGhvcj5BZGluZTwvQXV0aG9yPjxZZWFyPjIwMTg8L1llYXI+PFJl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</w:fldData>
        </w:fldChar>
      </w:r>
      <w:r w:rsidR="00FB3729" w:rsidRPr="00DF4E70">
        <w:instrText xml:space="preserve"> ADDIN EN.CITE </w:instrText>
      </w:r>
      <w:r w:rsidR="00FB3729" w:rsidRPr="00DF4E70">
        <w:fldChar w:fldCharType="begin">
          <w:fldData xml:space="preserve">PEVuZE5vdGU+PENpdGU+PEF1dGhvcj5BZGluZTwvQXV0aG9yPjxZZWFyPjIwMTg8L1llYXI+PFJl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</w:fldData>
        </w:fldChar>
      </w:r>
      <w:r w:rsidR="00FB3729" w:rsidRPr="00DF4E70">
        <w:instrText xml:space="preserve"> ADDIN EN.CITE.DATA </w:instrText>
      </w:r>
      <w:r w:rsidR="00FB3729" w:rsidRPr="00DF4E70">
        <w:fldChar w:fldCharType="end"/>
      </w:r>
      <w:r w:rsidRPr="00DF4E70">
        <w:fldChar w:fldCharType="separate"/>
      </w:r>
      <w:r w:rsidR="00FB3729" w:rsidRPr="00DF4E70">
        <w:rPr>
          <w:noProof/>
          <w:vertAlign w:val="superscript"/>
        </w:rPr>
        <w:t>8</w:t>
      </w:r>
      <w:r w:rsidRPr="00DF4E70">
        <w:fldChar w:fldCharType="end"/>
      </w:r>
      <w:r w:rsidRPr="00DF4E70">
        <w:t>, have been used to generate these organoids. Nevertheless, several technical challenges remain. Primary human salivary gland epithelial stem/progenitor cells (</w:t>
      </w:r>
      <w:proofErr w:type="spellStart"/>
      <w:r w:rsidRPr="00DF4E70">
        <w:t>hSG-epiS</w:t>
      </w:r>
      <w:proofErr w:type="spellEnd"/>
      <w:r w:rsidRPr="00DF4E70">
        <w:t xml:space="preserve">/PCs) exhibit limited proliferation and low survival </w:t>
      </w:r>
      <w:r w:rsidRPr="00DF4E70">
        <w:rPr>
          <w:i/>
          <w:iCs/>
        </w:rPr>
        <w:t>in vitro</w:t>
      </w:r>
      <w:r w:rsidRPr="00DF4E70">
        <w:t>, which restricts organoid formation efficiency and reproducibility</w:t>
      </w:r>
      <w:r w:rsidRPr="00DF4E70">
        <w:fldChar w:fldCharType="begin">
          <w:fldData xml:space="preserve">PEVuZE5vdGU+PENpdGU+PEF1dGhvcj5TdWk8L0F1dGhvcj48WWVhcj4yMDIwPC9ZZWFyPjxSZWNO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</w:fldData>
        </w:fldChar>
      </w:r>
      <w:r w:rsidR="00FB3729" w:rsidRPr="00DF4E70">
        <w:instrText xml:space="preserve"> ADDIN EN.CITE </w:instrText>
      </w:r>
      <w:r w:rsidR="00FB3729" w:rsidRPr="00DF4E70">
        <w:fldChar w:fldCharType="begin">
          <w:fldData xml:space="preserve">PEVuZE5vdGU+PENpdGU+PEF1dGhvcj5TdWk8L0F1dGhvcj48WWVhcj4yMDIwPC9ZZWFyPjxSZWNO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</w:fldData>
        </w:fldChar>
      </w:r>
      <w:r w:rsidR="00FB3729" w:rsidRPr="00DF4E70">
        <w:instrText xml:space="preserve"> ADDIN EN.CITE.DATA </w:instrText>
      </w:r>
      <w:r w:rsidR="00FB3729" w:rsidRPr="00DF4E70">
        <w:fldChar w:fldCharType="end"/>
      </w:r>
      <w:r w:rsidRPr="00DF4E70">
        <w:fldChar w:fldCharType="separate"/>
      </w:r>
      <w:r w:rsidR="00FB3729" w:rsidRPr="00DF4E70">
        <w:rPr>
          <w:noProof/>
          <w:vertAlign w:val="superscript"/>
        </w:rPr>
        <w:t>9</w:t>
      </w:r>
      <w:r w:rsidRPr="00DF4E70">
        <w:fldChar w:fldCharType="end"/>
      </w:r>
      <w:r w:rsidRPr="00DF4E70">
        <w:t>. Moreover, organoids derived solely from epithelial cells often lack multicellular heterogeneity and fail to fully recapitulate the branched architecture and functional acinar–ductal organization of native glands</w:t>
      </w:r>
      <w:r w:rsidRPr="00DF4E70">
        <w:fldChar w:fldCharType="begin">
          <w:fldData xml:space="preserve">PEVuZE5vdGU+PENpdGU+PEF1dGhvcj5WZXJzdGVnZW48L0F1dGhvcj48WWVhcj4yMDI1PC9ZZWFy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</w:fldData>
        </w:fldChar>
      </w:r>
      <w:r w:rsidR="00FB3729" w:rsidRPr="00DF4E70">
        <w:instrText xml:space="preserve"> ADDIN EN.CITE </w:instrText>
      </w:r>
      <w:r w:rsidR="00FB3729" w:rsidRPr="00DF4E70">
        <w:fldChar w:fldCharType="begin">
          <w:fldData xml:space="preserve">PEVuZE5vdGU+PENpdGU+PEF1dGhvcj5WZXJzdGVnZW48L0F1dGhvcj48WWVhcj4yMDI1PC9ZZWFy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</w:fldData>
        </w:fldChar>
      </w:r>
      <w:r w:rsidR="00FB3729" w:rsidRPr="00DF4E70">
        <w:instrText xml:space="preserve"> ADDIN EN.CITE.DATA </w:instrText>
      </w:r>
      <w:r w:rsidR="00FB3729" w:rsidRPr="00DF4E70">
        <w:fldChar w:fldCharType="end"/>
      </w:r>
      <w:r w:rsidRPr="00DF4E70">
        <w:fldChar w:fldCharType="separate"/>
      </w:r>
      <w:r w:rsidR="00FB3729" w:rsidRPr="00DF4E70">
        <w:rPr>
          <w:noProof/>
          <w:vertAlign w:val="superscript"/>
        </w:rPr>
        <w:t>10</w:t>
      </w:r>
      <w:r w:rsidRPr="00DF4E70">
        <w:fldChar w:fldCharType="end"/>
      </w:r>
      <w:r w:rsidRPr="00DF4E70">
        <w:t>.</w:t>
      </w:r>
    </w:p>
    <w:p w14:paraId="01957020" w14:textId="77777777" w:rsidR="00840154" w:rsidRPr="00DF4E70" w:rsidRDefault="00840154" w:rsidP="00DF4E70"/>
    <w:p w14:paraId="68596667" w14:textId="4C903211" w:rsidR="006E4797" w:rsidRPr="00DF4E70" w:rsidRDefault="006C1EE2" w:rsidP="00DF4E70">
      <w:r w:rsidRPr="00DF4E70">
        <w:t xml:space="preserve">Against this background, this study aims to establish a standardized method for constructing human minor salivary gland organoids. First, we isolated </w:t>
      </w:r>
      <w:r w:rsidR="00726F53" w:rsidRPr="00DF4E70">
        <w:rPr>
          <w:lang w:eastAsia="zh-CN"/>
        </w:rPr>
        <w:t xml:space="preserve">stem </w:t>
      </w:r>
      <w:r w:rsidRPr="00DF4E70">
        <w:rPr>
          <w:lang w:eastAsia="zh-CN"/>
        </w:rPr>
        <w:t>c</w:t>
      </w:r>
      <w:r w:rsidRPr="00DF4E70">
        <w:t>ells (</w:t>
      </w:r>
      <w:proofErr w:type="spellStart"/>
      <w:r w:rsidRPr="00DF4E70">
        <w:t>hMSG</w:t>
      </w:r>
      <w:proofErr w:type="spellEnd"/>
      <w:r w:rsidRPr="00DF4E70">
        <w:t>-SCs) and mesenchymal stem cells (</w:t>
      </w:r>
      <w:proofErr w:type="spellStart"/>
      <w:r w:rsidRPr="00DF4E70">
        <w:t>hMSG</w:t>
      </w:r>
      <w:proofErr w:type="spellEnd"/>
      <w:r w:rsidRPr="00DF4E70">
        <w:t>-MSCs) from human minor salivary gland tissues</w:t>
      </w:r>
      <w:r w:rsidRPr="00DF4E70">
        <w:fldChar w:fldCharType="begin">
          <w:fldData xml:space="preserve">PEVuZE5vdGU+PENpdGU+PEF1dGhvcj5aaGFuZzwvQXV0aG9yPjxZZWFyPjIwMTc8L1llYXI+PFJl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</w:fldData>
        </w:fldChar>
      </w:r>
      <w:r w:rsidR="00FB3729" w:rsidRPr="00DF4E70">
        <w:instrText xml:space="preserve"> ADDIN EN.CITE </w:instrText>
      </w:r>
      <w:r w:rsidR="00FB3729" w:rsidRPr="00DF4E70">
        <w:fldChar w:fldCharType="begin">
          <w:fldData xml:space="preserve">PEVuZE5vdGU+PENpdGU+PEF1dGhvcj5aaGFuZzwvQXV0aG9yPjxZZWFyPjIwMTc8L1llYXI+PFJl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</w:fldData>
        </w:fldChar>
      </w:r>
      <w:r w:rsidR="00FB3729" w:rsidRPr="00DF4E70">
        <w:instrText xml:space="preserve"> ADDIN EN.CITE.DATA </w:instrText>
      </w:r>
      <w:r w:rsidR="00FB3729" w:rsidRPr="00DF4E70">
        <w:fldChar w:fldCharType="end"/>
      </w:r>
      <w:r w:rsidRPr="00DF4E70">
        <w:fldChar w:fldCharType="separate"/>
      </w:r>
      <w:r w:rsidR="00FB3729" w:rsidRPr="00DF4E70">
        <w:rPr>
          <w:noProof/>
          <w:vertAlign w:val="superscript"/>
        </w:rPr>
        <w:t>11</w:t>
      </w:r>
      <w:r w:rsidR="00840154" w:rsidRPr="00DF4E70">
        <w:rPr>
          <w:noProof/>
          <w:vertAlign w:val="superscript"/>
        </w:rPr>
        <w:t>–</w:t>
      </w:r>
      <w:r w:rsidR="00FB3729" w:rsidRPr="00DF4E70">
        <w:rPr>
          <w:noProof/>
          <w:vertAlign w:val="superscript"/>
        </w:rPr>
        <w:t>13</w:t>
      </w:r>
      <w:r w:rsidRPr="00DF4E70">
        <w:fldChar w:fldCharType="end"/>
      </w:r>
      <w:r w:rsidRPr="00DF4E70">
        <w:t xml:space="preserve">. Organoids were subsequently initiated </w:t>
      </w:r>
      <w:r w:rsidRPr="00DF4E70">
        <w:rPr>
          <w:i/>
          <w:iCs/>
        </w:rPr>
        <w:t xml:space="preserve">via </w:t>
      </w:r>
      <w:r w:rsidR="00840154" w:rsidRPr="00DF4E70">
        <w:t xml:space="preserve">a </w:t>
      </w:r>
      <w:r w:rsidRPr="00DF4E70">
        <w:t xml:space="preserve">self-assembling mechanism by co-seeding </w:t>
      </w:r>
      <w:proofErr w:type="spellStart"/>
      <w:r w:rsidRPr="00DF4E70">
        <w:t>hMSG</w:t>
      </w:r>
      <w:proofErr w:type="spellEnd"/>
      <w:r w:rsidRPr="00DF4E70">
        <w:t xml:space="preserve">-SCs and </w:t>
      </w:r>
      <w:proofErr w:type="spellStart"/>
      <w:r w:rsidRPr="00DF4E70">
        <w:t>hMSG</w:t>
      </w:r>
      <w:proofErr w:type="spellEnd"/>
      <w:r w:rsidRPr="00DF4E70">
        <w:t>-MSCs in Matrigel. This method provides a reproducible platform for salivary gland organoid culture and lays an important foundation for future research in salivary gland regeneration and disease modeling.</w:t>
      </w:r>
    </w:p>
    <w:p w14:paraId="48BA6B0A" w14:textId="77777777" w:rsidR="006E4797" w:rsidRPr="00DF4E70" w:rsidRDefault="006E4797" w:rsidP="00DF4E70">
      <w:pPr>
        <w:rPr>
          <w:b/>
        </w:rPr>
      </w:pPr>
    </w:p>
    <w:p w14:paraId="32A92E82" w14:textId="340D80F7" w:rsidR="006E4797" w:rsidRPr="00DF4E70" w:rsidRDefault="00551D82" w:rsidP="00DF4E70">
      <w:r w:rsidRPr="00DF4E70">
        <w:rPr>
          <w:b/>
        </w:rPr>
        <w:t>PROTOCOL:</w:t>
      </w:r>
    </w:p>
    <w:p w14:paraId="7483B464" w14:textId="714AFD21" w:rsidR="00D56C0A" w:rsidRPr="00DF4E70" w:rsidRDefault="00D56C0A" w:rsidP="00DF4E70">
      <w:r w:rsidRPr="00DF4E70">
        <w:t>Human minor salivary gland (</w:t>
      </w:r>
      <w:proofErr w:type="spellStart"/>
      <w:r w:rsidRPr="00DF4E70">
        <w:t>hMSG</w:t>
      </w:r>
      <w:proofErr w:type="spellEnd"/>
      <w:r w:rsidRPr="00DF4E70">
        <w:t>) samples were obtained from patients undergoing lip surgery at the Department of Plastic and Reconstructive Surgery, Shanghai Ninth People's Hospital, Shanghai Jiao Tong University School of Medicine. The patients</w:t>
      </w:r>
      <w:r w:rsidRPr="00DF4E70">
        <w:rPr>
          <w:lang w:eastAsia="zh-CN"/>
        </w:rPr>
        <w:t xml:space="preserve"> (n </w:t>
      </w:r>
      <w:r w:rsidRPr="00DF4E70">
        <w:t xml:space="preserve">&gt; </w:t>
      </w:r>
      <w:r w:rsidRPr="00DF4E70">
        <w:rPr>
          <w:lang w:eastAsia="zh-CN"/>
        </w:rPr>
        <w:t>10)</w:t>
      </w:r>
      <w:r w:rsidRPr="00DF4E70">
        <w:t xml:space="preserve"> were aged between 3 months and 10 years, </w:t>
      </w:r>
      <w:r w:rsidRPr="00DF4E70">
        <w:rPr>
          <w:lang w:eastAsia="zh-CN"/>
        </w:rPr>
        <w:t xml:space="preserve">with </w:t>
      </w:r>
      <w:r w:rsidRPr="00DF4E70">
        <w:t>no history of gland-related disorders or autoimmune diseases. All tissues were obtained from redundant, histologically normal minor salivary glands excised during cleft lip repair, which provides an ethically approved and optimal source of viable tissue for stem/progenitor cell isolation.</w:t>
      </w:r>
      <w:r w:rsidRPr="00DF4E70">
        <w:rPr>
          <w:lang w:eastAsia="zh-CN"/>
        </w:rPr>
        <w:t xml:space="preserve"> </w:t>
      </w:r>
      <w:r w:rsidRPr="00DF4E70">
        <w:t xml:space="preserve">Informed consent was obtained preoperatively, and the study was approved by the Medical Ethics Committee of Shanghai Ninth People's Hospital (Approval No.2018-56). The reagents and the equipment used are listed in the </w:t>
      </w:r>
      <w:r w:rsidRPr="00DF4E70">
        <w:rPr>
          <w:b/>
          <w:bCs/>
        </w:rPr>
        <w:t>Table of Materials</w:t>
      </w:r>
      <w:r w:rsidRPr="00DF4E70">
        <w:t>.</w:t>
      </w:r>
    </w:p>
    <w:p w14:paraId="75BEBF49" w14:textId="77777777" w:rsidR="00A914E7" w:rsidRPr="00DF4E70" w:rsidRDefault="00A914E7" w:rsidP="00DF4E70"/>
    <w:p w14:paraId="157C91D8" w14:textId="56E8E408" w:rsidR="006C1EE2" w:rsidRPr="003926A5" w:rsidRDefault="006C1EE2" w:rsidP="00DF4E70">
      <w:pPr>
        <w:rPr>
          <w:b/>
          <w:bCs/>
          <w:highlight w:val="yellow"/>
        </w:rPr>
      </w:pPr>
      <w:bookmarkStart w:id="1" w:name="OLE_LINK3"/>
      <w:r w:rsidRPr="003926A5">
        <w:rPr>
          <w:b/>
          <w:bCs/>
          <w:highlight w:val="yellow"/>
        </w:rPr>
        <w:t xml:space="preserve">1. Human </w:t>
      </w:r>
      <w:r w:rsidR="00215192" w:rsidRPr="003926A5">
        <w:rPr>
          <w:b/>
          <w:bCs/>
          <w:highlight w:val="yellow"/>
        </w:rPr>
        <w:t>minor salivary gland tissue collection</w:t>
      </w:r>
    </w:p>
    <w:p w14:paraId="0F567C98" w14:textId="77777777" w:rsidR="00D56C0A" w:rsidRPr="003926A5" w:rsidRDefault="00D56C0A" w:rsidP="00DF4E70">
      <w:pPr>
        <w:rPr>
          <w:highlight w:val="yellow"/>
        </w:rPr>
      </w:pPr>
    </w:p>
    <w:p w14:paraId="33AE5085" w14:textId="2095924E" w:rsidR="006C1EE2" w:rsidRPr="003926A5" w:rsidRDefault="006C1EE2" w:rsidP="00DF4E70">
      <w:pPr>
        <w:pStyle w:val="aa"/>
        <w:numPr>
          <w:ilvl w:val="1"/>
          <w:numId w:val="30"/>
        </w:numPr>
        <w:spacing w:after="0" w:line="240" w:lineRule="auto"/>
        <w:ind w:left="0" w:firstLine="0"/>
        <w:jc w:val="both"/>
        <w:rPr>
          <w:rFonts w:ascii="Calibri" w:hAnsi="Calibri" w:cs="Calibri"/>
          <w:sz w:val="24"/>
          <w:szCs w:val="24"/>
          <w:highlight w:val="yellow"/>
          <w:lang w:eastAsia="zh-CN"/>
        </w:rPr>
      </w:pPr>
      <w:r w:rsidRPr="003926A5">
        <w:rPr>
          <w:rFonts w:ascii="Calibri" w:hAnsi="Calibri" w:cs="Calibri"/>
          <w:sz w:val="24"/>
          <w:szCs w:val="24"/>
          <w:highlight w:val="yellow"/>
        </w:rPr>
        <w:t xml:space="preserve">Immediately after excision, </w:t>
      </w:r>
      <w:r w:rsidR="00D369D4" w:rsidRPr="003926A5">
        <w:rPr>
          <w:rFonts w:ascii="Calibri" w:hAnsi="Calibri" w:cs="Calibri"/>
          <w:sz w:val="24"/>
          <w:szCs w:val="24"/>
          <w:highlight w:val="yellow"/>
        </w:rPr>
        <w:t xml:space="preserve">immerse </w:t>
      </w:r>
      <w:r w:rsidRPr="003926A5">
        <w:rPr>
          <w:rFonts w:ascii="Calibri" w:hAnsi="Calibri" w:cs="Calibri"/>
          <w:sz w:val="24"/>
          <w:szCs w:val="24"/>
          <w:highlight w:val="yellow"/>
        </w:rPr>
        <w:t>the salivary gland tissues in Dulbecco’s Modified Eagle Medium (DMEM) supplemented with antibiotics and maintain at 4</w:t>
      </w:r>
      <w:r w:rsidR="00D369D4" w:rsidRPr="003926A5">
        <w:rPr>
          <w:rFonts w:ascii="Calibri" w:hAnsi="Calibri" w:cs="Calibri"/>
          <w:sz w:val="24"/>
          <w:szCs w:val="24"/>
          <w:highlight w:val="yellow"/>
        </w:rPr>
        <w:t xml:space="preserve"> </w:t>
      </w:r>
      <w:r w:rsidRPr="003926A5">
        <w:rPr>
          <w:rFonts w:ascii="Calibri" w:hAnsi="Calibri" w:cs="Calibri"/>
          <w:sz w:val="24"/>
          <w:szCs w:val="24"/>
          <w:highlight w:val="yellow"/>
        </w:rPr>
        <w:t>°C until further processing (within 6 h).</w:t>
      </w:r>
    </w:p>
    <w:p w14:paraId="66188C0E" w14:textId="77777777" w:rsidR="006404ED" w:rsidRPr="00DF4E70" w:rsidRDefault="006404ED" w:rsidP="00DF4E70">
      <w:pPr>
        <w:rPr>
          <w:lang w:eastAsia="zh-CN"/>
        </w:rPr>
      </w:pPr>
    </w:p>
    <w:p w14:paraId="4153E079" w14:textId="4D70C187" w:rsidR="006C1EE2" w:rsidRPr="003926A5" w:rsidRDefault="006C1EE2" w:rsidP="00DF4E70">
      <w:pPr>
        <w:rPr>
          <w:b/>
          <w:bCs/>
          <w:highlight w:val="yellow"/>
        </w:rPr>
      </w:pPr>
      <w:r w:rsidRPr="003926A5">
        <w:rPr>
          <w:b/>
          <w:bCs/>
          <w:highlight w:val="yellow"/>
        </w:rPr>
        <w:t xml:space="preserve">2. Cell </w:t>
      </w:r>
      <w:r w:rsidR="00215192" w:rsidRPr="003926A5">
        <w:rPr>
          <w:b/>
          <w:bCs/>
          <w:highlight w:val="yellow"/>
        </w:rPr>
        <w:t>isolation from human minor salivary gland tissues</w:t>
      </w:r>
    </w:p>
    <w:p w14:paraId="7ED0DCB9" w14:textId="77777777" w:rsidR="00515F1C" w:rsidRPr="003926A5" w:rsidRDefault="00515F1C" w:rsidP="00DF4E70">
      <w:pPr>
        <w:rPr>
          <w:b/>
          <w:bCs/>
          <w:highlight w:val="yellow"/>
        </w:rPr>
      </w:pPr>
    </w:p>
    <w:p w14:paraId="49D759D9" w14:textId="77777777" w:rsidR="006C1EE2" w:rsidRPr="003926A5" w:rsidRDefault="006C1EE2" w:rsidP="00DF4E70">
      <w:pPr>
        <w:widowControl/>
        <w:numPr>
          <w:ilvl w:val="0"/>
          <w:numId w:val="23"/>
        </w:numPr>
        <w:ind w:left="0" w:firstLine="0"/>
        <w:rPr>
          <w:highlight w:val="yellow"/>
        </w:rPr>
      </w:pPr>
      <w:r w:rsidRPr="003926A5">
        <w:rPr>
          <w:highlight w:val="yellow"/>
        </w:rPr>
        <w:lastRenderedPageBreak/>
        <w:t>Ensure sterile conditions by preparing an autoclaved surgical kit and performing all procedures inside a biosafety cabinet (Class II BSC).</w:t>
      </w:r>
    </w:p>
    <w:p w14:paraId="05249919" w14:textId="77777777" w:rsidR="00515F1C" w:rsidRPr="003926A5" w:rsidRDefault="00515F1C" w:rsidP="00DF4E70">
      <w:pPr>
        <w:widowControl/>
        <w:rPr>
          <w:highlight w:val="yellow"/>
        </w:rPr>
      </w:pPr>
    </w:p>
    <w:p w14:paraId="659EB624" w14:textId="77777777" w:rsidR="006C1EE2" w:rsidRPr="003926A5" w:rsidRDefault="006C1EE2" w:rsidP="00DF4E70">
      <w:pPr>
        <w:widowControl/>
        <w:numPr>
          <w:ilvl w:val="0"/>
          <w:numId w:val="23"/>
        </w:numPr>
        <w:ind w:left="0" w:firstLine="0"/>
        <w:rPr>
          <w:highlight w:val="yellow"/>
        </w:rPr>
      </w:pPr>
      <w:r w:rsidRPr="003926A5">
        <w:rPr>
          <w:highlight w:val="yellow"/>
        </w:rPr>
        <w:t>Transfer the excised tissue into a culture dish containing Dulbecco's Phosphate Buffered Saline (PBS) and wash thoroughly. Repeat the washing process three times, using sterile forceps to remove connective tissue and residual blood. During the washing process, use forceps to carefully remove any connective tissue and residual blood, ensuring the salivary gland tissue is completely cleaned.</w:t>
      </w:r>
    </w:p>
    <w:p w14:paraId="7CEF1C6C" w14:textId="77777777" w:rsidR="00515F1C" w:rsidRPr="003926A5" w:rsidRDefault="00515F1C" w:rsidP="00DF4E70">
      <w:pPr>
        <w:widowControl/>
        <w:rPr>
          <w:highlight w:val="yellow"/>
        </w:rPr>
      </w:pPr>
    </w:p>
    <w:p w14:paraId="14BE7AE4" w14:textId="36A24CD0" w:rsidR="006C1EE2" w:rsidRPr="003926A5" w:rsidRDefault="006C1EE2" w:rsidP="00DF4E70">
      <w:pPr>
        <w:widowControl/>
        <w:numPr>
          <w:ilvl w:val="0"/>
          <w:numId w:val="23"/>
        </w:numPr>
        <w:ind w:left="0" w:firstLine="0"/>
        <w:rPr>
          <w:highlight w:val="yellow"/>
        </w:rPr>
      </w:pPr>
      <w:r w:rsidRPr="003926A5">
        <w:rPr>
          <w:highlight w:val="yellow"/>
        </w:rPr>
        <w:t>Add 1 mL of serum-free medium to prevent tissue dehydration. Mince the tissue into pieces no larger than 0.5 mm</w:t>
      </w:r>
      <w:r w:rsidR="008423AF" w:rsidRPr="003926A5">
        <w:rPr>
          <w:highlight w:val="yellow"/>
          <w:vertAlign w:val="superscript"/>
        </w:rPr>
        <w:t>3</w:t>
      </w:r>
      <w:r w:rsidRPr="003926A5">
        <w:rPr>
          <w:highlight w:val="yellow"/>
        </w:rPr>
        <w:t xml:space="preserve"> using sterile ophthalmic scissors.</w:t>
      </w:r>
    </w:p>
    <w:p w14:paraId="0FBCCA2B" w14:textId="77777777" w:rsidR="00515F1C" w:rsidRPr="003926A5" w:rsidRDefault="00515F1C" w:rsidP="00DF4E70">
      <w:pPr>
        <w:widowControl/>
        <w:rPr>
          <w:highlight w:val="yellow"/>
        </w:rPr>
      </w:pPr>
    </w:p>
    <w:p w14:paraId="6A7D414F" w14:textId="77777777" w:rsidR="006C1EE2" w:rsidRPr="003926A5" w:rsidRDefault="006C1EE2" w:rsidP="00DF4E70">
      <w:pPr>
        <w:widowControl/>
        <w:numPr>
          <w:ilvl w:val="0"/>
          <w:numId w:val="23"/>
        </w:numPr>
        <w:ind w:left="0" w:firstLine="0"/>
        <w:rPr>
          <w:highlight w:val="yellow"/>
        </w:rPr>
      </w:pPr>
      <w:r w:rsidRPr="003926A5">
        <w:rPr>
          <w:highlight w:val="yellow"/>
        </w:rPr>
        <w:t>Using sterile forceps, evenly distribute the tissue pieces onto the bottom of a T-25 culture flask.</w:t>
      </w:r>
    </w:p>
    <w:p w14:paraId="46CB9E2F" w14:textId="77777777" w:rsidR="00515F1C" w:rsidRPr="003926A5" w:rsidRDefault="00515F1C" w:rsidP="00DF4E70">
      <w:pPr>
        <w:widowControl/>
        <w:rPr>
          <w:highlight w:val="yellow"/>
        </w:rPr>
      </w:pPr>
    </w:p>
    <w:p w14:paraId="1D4BD757" w14:textId="77777777" w:rsidR="008423AF" w:rsidRPr="003926A5" w:rsidRDefault="006C1EE2" w:rsidP="00DF4E70">
      <w:pPr>
        <w:pStyle w:val="af3"/>
        <w:numPr>
          <w:ilvl w:val="0"/>
          <w:numId w:val="23"/>
        </w:numPr>
        <w:spacing w:before="0" w:beforeAutospacing="0" w:after="0" w:afterAutospacing="0"/>
        <w:ind w:left="0" w:firstLine="0"/>
        <w:rPr>
          <w:rStyle w:val="af2"/>
          <w:rFonts w:ascii="Calibri" w:eastAsiaTheme="minorEastAsia" w:hAnsi="Calibri" w:cs="Calibri"/>
          <w:b w:val="0"/>
          <w:bCs w:val="0"/>
          <w:highlight w:val="yellow"/>
        </w:rPr>
      </w:pPr>
      <w:r w:rsidRPr="003926A5">
        <w:rPr>
          <w:rStyle w:val="af2"/>
          <w:rFonts w:ascii="Calibri" w:eastAsiaTheme="minorEastAsia" w:hAnsi="Calibri" w:cs="Calibri"/>
          <w:b w:val="0"/>
          <w:bCs w:val="0"/>
          <w:highlight w:val="yellow"/>
        </w:rPr>
        <w:t xml:space="preserve">Add 10 mL of culture medium to the culture flask. </w:t>
      </w:r>
    </w:p>
    <w:p w14:paraId="5BEA8EA5" w14:textId="77777777" w:rsidR="008423AF" w:rsidRPr="00DF4E70" w:rsidRDefault="008423AF" w:rsidP="00DF4E70">
      <w:pPr>
        <w:pStyle w:val="af3"/>
        <w:spacing w:before="0" w:beforeAutospacing="0" w:after="0" w:afterAutospacing="0"/>
        <w:rPr>
          <w:rFonts w:ascii="Calibri" w:eastAsiaTheme="minorEastAsia" w:hAnsi="Calibri" w:cs="Calibri"/>
        </w:rPr>
      </w:pPr>
    </w:p>
    <w:p w14:paraId="623F74A6" w14:textId="28971534" w:rsidR="006C1EE2" w:rsidRPr="00DF4E70" w:rsidRDefault="008423AF" w:rsidP="00DF4E70">
      <w:pPr>
        <w:pStyle w:val="af3"/>
        <w:spacing w:before="0" w:beforeAutospacing="0" w:after="0" w:afterAutospacing="0"/>
        <w:rPr>
          <w:rFonts w:ascii="Calibri" w:eastAsiaTheme="minorEastAsia" w:hAnsi="Calibri" w:cs="Calibri"/>
        </w:rPr>
      </w:pPr>
      <w:r w:rsidRPr="00DF4E70">
        <w:rPr>
          <w:rFonts w:ascii="Calibri" w:eastAsiaTheme="minorEastAsia" w:hAnsi="Calibri" w:cs="Calibri"/>
        </w:rPr>
        <w:t xml:space="preserve">NOTE: </w:t>
      </w:r>
      <w:r w:rsidR="006C1EE2" w:rsidRPr="00DF4E70">
        <w:rPr>
          <w:rFonts w:ascii="Calibri" w:eastAsiaTheme="minorEastAsia" w:hAnsi="Calibri" w:cs="Calibri"/>
        </w:rPr>
        <w:t>For the culture of epithelial stem cells (</w:t>
      </w:r>
      <w:proofErr w:type="spellStart"/>
      <w:r w:rsidR="006C1EE2" w:rsidRPr="00DF4E70">
        <w:rPr>
          <w:rFonts w:ascii="Calibri" w:eastAsiaTheme="minorEastAsia" w:hAnsi="Calibri" w:cs="Calibri"/>
        </w:rPr>
        <w:t>hMSG</w:t>
      </w:r>
      <w:proofErr w:type="spellEnd"/>
      <w:r w:rsidR="006C1EE2" w:rsidRPr="00DF4E70">
        <w:rPr>
          <w:rFonts w:ascii="Calibri" w:eastAsiaTheme="minorEastAsia" w:hAnsi="Calibri" w:cs="Calibri"/>
        </w:rPr>
        <w:t xml:space="preserve">-SCs), the primary culture medium used is </w:t>
      </w:r>
      <w:r w:rsidR="006C1EE2" w:rsidRPr="00DF4E70">
        <w:rPr>
          <w:rStyle w:val="af2"/>
          <w:rFonts w:ascii="Calibri" w:eastAsiaTheme="minorEastAsia" w:hAnsi="Calibri" w:cs="Calibri"/>
          <w:b w:val="0"/>
          <w:bCs w:val="0"/>
        </w:rPr>
        <w:t>Keratinocyte Medium (KM)</w:t>
      </w:r>
      <w:r w:rsidR="006C1EE2" w:rsidRPr="00DF4E70">
        <w:rPr>
          <w:rFonts w:ascii="Calibri" w:eastAsiaTheme="minorEastAsia" w:hAnsi="Calibri" w:cs="Calibri"/>
        </w:rPr>
        <w:t>, containing 5 </w:t>
      </w:r>
      <w:proofErr w:type="spellStart"/>
      <w:r w:rsidR="006C1EE2" w:rsidRPr="00DF4E70">
        <w:rPr>
          <w:rFonts w:ascii="Calibri" w:eastAsiaTheme="minorEastAsia" w:hAnsi="Calibri" w:cs="Calibri"/>
        </w:rPr>
        <w:t>μg</w:t>
      </w:r>
      <w:proofErr w:type="spellEnd"/>
      <w:r w:rsidR="006C1EE2" w:rsidRPr="00DF4E70">
        <w:rPr>
          <w:rFonts w:ascii="Calibri" w:eastAsiaTheme="minorEastAsia" w:hAnsi="Calibri" w:cs="Calibri"/>
        </w:rPr>
        <w:t>/mL bovine serum albumin, 50 </w:t>
      </w:r>
      <w:proofErr w:type="spellStart"/>
      <w:r w:rsidR="006C1EE2" w:rsidRPr="00DF4E70">
        <w:rPr>
          <w:rFonts w:ascii="Calibri" w:eastAsiaTheme="minorEastAsia" w:hAnsi="Calibri" w:cs="Calibri"/>
        </w:rPr>
        <w:t>μg</w:t>
      </w:r>
      <w:proofErr w:type="spellEnd"/>
      <w:r w:rsidR="006C1EE2" w:rsidRPr="00DF4E70">
        <w:rPr>
          <w:rFonts w:ascii="Calibri" w:eastAsiaTheme="minorEastAsia" w:hAnsi="Calibri" w:cs="Calibri"/>
        </w:rPr>
        <w:t>/mL bovine pituitary extract, 5 </w:t>
      </w:r>
      <w:proofErr w:type="spellStart"/>
      <w:r w:rsidR="006C1EE2" w:rsidRPr="00DF4E70">
        <w:rPr>
          <w:rFonts w:ascii="Calibri" w:eastAsiaTheme="minorEastAsia" w:hAnsi="Calibri" w:cs="Calibri"/>
        </w:rPr>
        <w:t>μg</w:t>
      </w:r>
      <w:proofErr w:type="spellEnd"/>
      <w:r w:rsidR="006C1EE2" w:rsidRPr="00DF4E70">
        <w:rPr>
          <w:rFonts w:ascii="Calibri" w:eastAsiaTheme="minorEastAsia" w:hAnsi="Calibri" w:cs="Calibri"/>
        </w:rPr>
        <w:t>/mL transferrin, 3.75 </w:t>
      </w:r>
      <w:proofErr w:type="spellStart"/>
      <w:r w:rsidR="006C1EE2" w:rsidRPr="00DF4E70">
        <w:rPr>
          <w:rFonts w:ascii="Calibri" w:eastAsiaTheme="minorEastAsia" w:hAnsi="Calibri" w:cs="Calibri"/>
        </w:rPr>
        <w:t>μg</w:t>
      </w:r>
      <w:proofErr w:type="spellEnd"/>
      <w:r w:rsidR="006C1EE2" w:rsidRPr="00DF4E70">
        <w:rPr>
          <w:rFonts w:ascii="Calibri" w:eastAsiaTheme="minorEastAsia" w:hAnsi="Calibri" w:cs="Calibri"/>
        </w:rPr>
        <w:t>/mL insulin, 3 ng/mL fibroblast growth factor 2, 1 ng/mL epidermal growth factor, 500 ng/mL epinephrine, 0.5 </w:t>
      </w:r>
      <w:proofErr w:type="spellStart"/>
      <w:r w:rsidR="006C1EE2" w:rsidRPr="00DF4E70">
        <w:rPr>
          <w:rFonts w:ascii="Calibri" w:eastAsiaTheme="minorEastAsia" w:hAnsi="Calibri" w:cs="Calibri"/>
        </w:rPr>
        <w:t>μg</w:t>
      </w:r>
      <w:proofErr w:type="spellEnd"/>
      <w:r w:rsidR="006C1EE2" w:rsidRPr="00DF4E70">
        <w:rPr>
          <w:rFonts w:ascii="Calibri" w:eastAsiaTheme="minorEastAsia" w:hAnsi="Calibri" w:cs="Calibri"/>
        </w:rPr>
        <w:t>/mL hydrocortisone, 10</w:t>
      </w:r>
      <w:r w:rsidR="006C1EE2" w:rsidRPr="00DF4E70">
        <w:rPr>
          <w:rFonts w:ascii="Calibri" w:eastAsiaTheme="minorEastAsia" w:hAnsi="Calibri" w:cs="Calibri"/>
          <w:vertAlign w:val="superscript"/>
        </w:rPr>
        <w:t>–8</w:t>
      </w:r>
      <w:r w:rsidR="006C1EE2" w:rsidRPr="00DF4E70">
        <w:rPr>
          <w:rFonts w:ascii="Calibri" w:eastAsiaTheme="minorEastAsia" w:hAnsi="Calibri" w:cs="Calibri"/>
        </w:rPr>
        <w:t> M prostaglandin E</w:t>
      </w:r>
      <w:r w:rsidR="006C1EE2" w:rsidRPr="00DF4E70">
        <w:rPr>
          <w:rFonts w:ascii="Calibri" w:eastAsiaTheme="minorEastAsia" w:hAnsi="Calibri" w:cs="Calibri"/>
          <w:vertAlign w:val="subscript"/>
        </w:rPr>
        <w:t>2</w:t>
      </w:r>
      <w:r w:rsidR="006C1EE2" w:rsidRPr="00DF4E70">
        <w:rPr>
          <w:rFonts w:ascii="Calibri" w:eastAsiaTheme="minorEastAsia" w:hAnsi="Calibri" w:cs="Calibri"/>
        </w:rPr>
        <w:t>, and 30 </w:t>
      </w:r>
      <w:proofErr w:type="spellStart"/>
      <w:r w:rsidR="006C1EE2" w:rsidRPr="00DF4E70">
        <w:rPr>
          <w:rFonts w:ascii="Calibri" w:eastAsiaTheme="minorEastAsia" w:hAnsi="Calibri" w:cs="Calibri"/>
        </w:rPr>
        <w:t>nM</w:t>
      </w:r>
      <w:proofErr w:type="spellEnd"/>
      <w:r w:rsidR="006C1EE2" w:rsidRPr="00DF4E70">
        <w:rPr>
          <w:rFonts w:ascii="Calibri" w:eastAsiaTheme="minorEastAsia" w:hAnsi="Calibri" w:cs="Calibri"/>
        </w:rPr>
        <w:t xml:space="preserve"> T</w:t>
      </w:r>
      <w:r w:rsidR="006C1EE2" w:rsidRPr="00DF4E70">
        <w:rPr>
          <w:rFonts w:ascii="Calibri" w:eastAsiaTheme="minorEastAsia" w:hAnsi="Calibri" w:cs="Calibri"/>
          <w:vertAlign w:val="subscript"/>
        </w:rPr>
        <w:t>3</w:t>
      </w:r>
      <w:r w:rsidR="006C1EE2" w:rsidRPr="00DF4E70">
        <w:rPr>
          <w:rFonts w:ascii="Calibri" w:eastAsiaTheme="minorEastAsia" w:hAnsi="Calibri" w:cs="Calibri"/>
        </w:rPr>
        <w:t>.</w:t>
      </w:r>
      <w:r w:rsidR="006C1EE2" w:rsidRPr="00DF4E70">
        <w:rPr>
          <w:rFonts w:ascii="Calibri" w:eastAsiaTheme="minorEastAsia" w:hAnsi="Calibri" w:cs="Calibri"/>
          <w:kern w:val="2"/>
          <w14:ligatures w14:val="standardContextual"/>
        </w:rPr>
        <w:t xml:space="preserve"> </w:t>
      </w:r>
      <w:r w:rsidR="006C1EE2" w:rsidRPr="00DF4E70">
        <w:rPr>
          <w:rFonts w:ascii="Calibri" w:eastAsiaTheme="minorEastAsia" w:hAnsi="Calibri" w:cs="Calibri"/>
        </w:rPr>
        <w:t>For the culture of mesenchymal stem cells (</w:t>
      </w:r>
      <w:proofErr w:type="spellStart"/>
      <w:r w:rsidR="006C1EE2" w:rsidRPr="00DF4E70">
        <w:rPr>
          <w:rFonts w:ascii="Calibri" w:eastAsiaTheme="minorEastAsia" w:hAnsi="Calibri" w:cs="Calibri"/>
        </w:rPr>
        <w:t>hMSG</w:t>
      </w:r>
      <w:proofErr w:type="spellEnd"/>
      <w:r w:rsidR="006C1EE2" w:rsidRPr="00DF4E70">
        <w:rPr>
          <w:rFonts w:ascii="Calibri" w:eastAsiaTheme="minorEastAsia" w:hAnsi="Calibri" w:cs="Calibri"/>
        </w:rPr>
        <w:t xml:space="preserve">-MSCs), the primary culture medium consists of DMEM/F12 supplemented with 10% fetal bovine serum (FBS), 1% Penicillin-Streptomycin (5,000 U/mL) and 1% </w:t>
      </w:r>
      <w:proofErr w:type="spellStart"/>
      <w:r w:rsidR="006C1EE2" w:rsidRPr="00DF4E70">
        <w:rPr>
          <w:rFonts w:ascii="Calibri" w:eastAsiaTheme="minorEastAsia" w:hAnsi="Calibri" w:cs="Calibri"/>
        </w:rPr>
        <w:t>GlutaMA</w:t>
      </w:r>
      <w:r w:rsidRPr="00DF4E70">
        <w:rPr>
          <w:rFonts w:ascii="Calibri" w:eastAsiaTheme="minorEastAsia" w:hAnsi="Calibri" w:cs="Calibri"/>
        </w:rPr>
        <w:t>X</w:t>
      </w:r>
      <w:proofErr w:type="spellEnd"/>
      <w:r w:rsidRPr="00DF4E70">
        <w:rPr>
          <w:rFonts w:ascii="Calibri" w:eastAsiaTheme="minorEastAsia" w:hAnsi="Calibri" w:cs="Calibri"/>
        </w:rPr>
        <w:t xml:space="preserve"> s</w:t>
      </w:r>
      <w:r w:rsidR="006C1EE2" w:rsidRPr="00DF4E70">
        <w:rPr>
          <w:rFonts w:ascii="Calibri" w:eastAsiaTheme="minorEastAsia" w:hAnsi="Calibri" w:cs="Calibri"/>
        </w:rPr>
        <w:t xml:space="preserve">upplement. </w:t>
      </w:r>
    </w:p>
    <w:p w14:paraId="6C40ED95" w14:textId="77777777" w:rsidR="00515F1C" w:rsidRPr="00DF4E70" w:rsidRDefault="00515F1C" w:rsidP="00DF4E70">
      <w:pPr>
        <w:pStyle w:val="af3"/>
        <w:spacing w:before="0" w:beforeAutospacing="0" w:after="0" w:afterAutospacing="0"/>
        <w:rPr>
          <w:rFonts w:ascii="Calibri" w:eastAsiaTheme="minorEastAsia" w:hAnsi="Calibri" w:cs="Calibri"/>
        </w:rPr>
      </w:pPr>
    </w:p>
    <w:p w14:paraId="37ABC4B6" w14:textId="0CD8A98A" w:rsidR="00FB3729" w:rsidRPr="003926A5" w:rsidRDefault="00FB3729" w:rsidP="00DF4E70">
      <w:pPr>
        <w:pStyle w:val="aa"/>
        <w:numPr>
          <w:ilvl w:val="0"/>
          <w:numId w:val="23"/>
        </w:numPr>
        <w:spacing w:after="0" w:line="240" w:lineRule="auto"/>
        <w:ind w:left="0" w:firstLine="0"/>
        <w:jc w:val="both"/>
        <w:rPr>
          <w:rFonts w:ascii="Calibri" w:eastAsiaTheme="minorEastAsia" w:hAnsi="Calibri" w:cs="Calibri"/>
          <w:sz w:val="24"/>
          <w:szCs w:val="24"/>
          <w:highlight w:val="yellow"/>
          <w:lang w:eastAsia="zh-CN"/>
        </w:rPr>
      </w:pPr>
      <w:r w:rsidRPr="003926A5">
        <w:rPr>
          <w:rFonts w:ascii="Calibri" w:eastAsiaTheme="minorEastAsia" w:hAnsi="Calibri" w:cs="Calibri"/>
          <w:sz w:val="24"/>
          <w:szCs w:val="24"/>
          <w:highlight w:val="yellow"/>
          <w:lang w:eastAsia="zh-CN"/>
        </w:rPr>
        <w:t>Place the T-25 flask vertically in a 37 °C, 5% CO₂ incubator for 4–5 h. In the vertical position, the medium does not contact the minced tissue, allowing the explants to settle and firmly attach to the bottom surface.</w:t>
      </w:r>
    </w:p>
    <w:p w14:paraId="412357D1" w14:textId="77777777" w:rsidR="00515F1C" w:rsidRPr="003926A5" w:rsidRDefault="00515F1C" w:rsidP="00DF4E70">
      <w:pPr>
        <w:pStyle w:val="aa"/>
        <w:spacing w:after="0" w:line="240" w:lineRule="auto"/>
        <w:ind w:left="0"/>
        <w:jc w:val="both"/>
        <w:rPr>
          <w:rFonts w:ascii="Calibri" w:eastAsiaTheme="minorEastAsia" w:hAnsi="Calibri" w:cs="Calibri"/>
          <w:sz w:val="24"/>
          <w:szCs w:val="24"/>
          <w:highlight w:val="yellow"/>
          <w:lang w:eastAsia="zh-CN"/>
        </w:rPr>
      </w:pPr>
    </w:p>
    <w:p w14:paraId="053EEECD" w14:textId="2CCC4283" w:rsidR="00FB3729" w:rsidRPr="003926A5" w:rsidRDefault="00FB3729" w:rsidP="00DF4E70">
      <w:pPr>
        <w:pStyle w:val="aa"/>
        <w:numPr>
          <w:ilvl w:val="0"/>
          <w:numId w:val="23"/>
        </w:numPr>
        <w:spacing w:after="0" w:line="240" w:lineRule="auto"/>
        <w:ind w:left="0" w:firstLine="0"/>
        <w:jc w:val="both"/>
        <w:rPr>
          <w:rFonts w:ascii="Calibri" w:hAnsi="Calibri" w:cs="Calibri"/>
          <w:sz w:val="24"/>
          <w:szCs w:val="24"/>
          <w:highlight w:val="yellow"/>
          <w:lang w:eastAsia="zh-CN"/>
        </w:rPr>
      </w:pPr>
      <w:r w:rsidRPr="003926A5">
        <w:rPr>
          <w:rFonts w:ascii="Calibri" w:eastAsiaTheme="minorEastAsia" w:hAnsi="Calibri" w:cs="Calibri"/>
          <w:sz w:val="24"/>
          <w:szCs w:val="24"/>
          <w:highlight w:val="yellow"/>
          <w:lang w:eastAsia="zh-CN"/>
        </w:rPr>
        <w:t>After 4–5 h, switch the flask to a horizontal position so that the culture medium completely covers the attached tissue pieces and supports cell outgrowth.</w:t>
      </w:r>
    </w:p>
    <w:p w14:paraId="2C951BE4" w14:textId="77777777" w:rsidR="00515F1C" w:rsidRPr="00DF4E70" w:rsidRDefault="00515F1C" w:rsidP="00DF4E70">
      <w:pPr>
        <w:pStyle w:val="aa"/>
        <w:spacing w:after="0" w:line="240" w:lineRule="auto"/>
        <w:ind w:left="0"/>
        <w:jc w:val="both"/>
        <w:rPr>
          <w:rFonts w:ascii="Calibri" w:hAnsi="Calibri" w:cs="Calibri"/>
          <w:sz w:val="24"/>
          <w:szCs w:val="24"/>
          <w:lang w:eastAsia="zh-CN"/>
        </w:rPr>
      </w:pPr>
    </w:p>
    <w:p w14:paraId="50571924" w14:textId="77777777" w:rsidR="006C1EE2" w:rsidRPr="00DF4E70" w:rsidRDefault="006C1EE2" w:rsidP="00DF4E70">
      <w:pPr>
        <w:widowControl/>
        <w:numPr>
          <w:ilvl w:val="0"/>
          <w:numId w:val="23"/>
        </w:numPr>
        <w:ind w:left="0" w:firstLine="0"/>
      </w:pPr>
      <w:r w:rsidRPr="00DF4E70">
        <w:t>Replace half of the medium on day 4 and then replace the medium every 3 days until cell colonies appear. When cell growth inhibition is observed, proceed with passaging.</w:t>
      </w:r>
    </w:p>
    <w:p w14:paraId="2B754087" w14:textId="77777777" w:rsidR="006404ED" w:rsidRPr="00DF4E70" w:rsidRDefault="006404ED" w:rsidP="00DF4E70">
      <w:pPr>
        <w:widowControl/>
      </w:pPr>
    </w:p>
    <w:p w14:paraId="386C48FA" w14:textId="0031409C" w:rsidR="006C1EE2" w:rsidRPr="003926A5" w:rsidRDefault="006C1EE2" w:rsidP="00DF4E70">
      <w:pPr>
        <w:rPr>
          <w:b/>
          <w:bCs/>
          <w:highlight w:val="yellow"/>
        </w:rPr>
      </w:pPr>
      <w:r w:rsidRPr="003926A5">
        <w:rPr>
          <w:b/>
          <w:bCs/>
          <w:highlight w:val="yellow"/>
        </w:rPr>
        <w:t xml:space="preserve">3. Cell </w:t>
      </w:r>
      <w:r w:rsidR="00515F1C" w:rsidRPr="003926A5">
        <w:rPr>
          <w:b/>
          <w:bCs/>
          <w:highlight w:val="yellow"/>
        </w:rPr>
        <w:t>p</w:t>
      </w:r>
      <w:r w:rsidRPr="003926A5">
        <w:rPr>
          <w:b/>
          <w:bCs/>
          <w:highlight w:val="yellow"/>
        </w:rPr>
        <w:t>assaging</w:t>
      </w:r>
    </w:p>
    <w:p w14:paraId="55B14C85" w14:textId="77777777" w:rsidR="008423AF" w:rsidRPr="003926A5" w:rsidRDefault="008423AF" w:rsidP="00DF4E70">
      <w:pPr>
        <w:rPr>
          <w:b/>
          <w:bCs/>
          <w:highlight w:val="yellow"/>
        </w:rPr>
      </w:pPr>
    </w:p>
    <w:p w14:paraId="2D3882ED" w14:textId="77777777" w:rsidR="006C1EE2" w:rsidRPr="003926A5" w:rsidRDefault="006C1EE2" w:rsidP="00DF4E70">
      <w:pPr>
        <w:widowControl/>
        <w:numPr>
          <w:ilvl w:val="0"/>
          <w:numId w:val="24"/>
        </w:numPr>
        <w:ind w:left="0" w:firstLine="0"/>
        <w:rPr>
          <w:highlight w:val="yellow"/>
        </w:rPr>
      </w:pPr>
      <w:r w:rsidRPr="003926A5">
        <w:rPr>
          <w:highlight w:val="yellow"/>
        </w:rPr>
        <w:t>Passage cells when primary cell colonies show growth inhibition or when cell confluence reaches 80%–90%.</w:t>
      </w:r>
    </w:p>
    <w:p w14:paraId="1156759F" w14:textId="77777777" w:rsidR="008423AF" w:rsidRPr="003926A5" w:rsidRDefault="008423AF" w:rsidP="00DF4E70">
      <w:pPr>
        <w:widowControl/>
        <w:rPr>
          <w:highlight w:val="yellow"/>
        </w:rPr>
      </w:pPr>
    </w:p>
    <w:p w14:paraId="6C038B59" w14:textId="77777777" w:rsidR="006C1EE2" w:rsidRPr="003926A5" w:rsidRDefault="006C1EE2" w:rsidP="00DF4E70">
      <w:pPr>
        <w:widowControl/>
        <w:numPr>
          <w:ilvl w:val="0"/>
          <w:numId w:val="24"/>
        </w:numPr>
        <w:ind w:left="0" w:firstLine="0"/>
        <w:rPr>
          <w:highlight w:val="yellow"/>
        </w:rPr>
      </w:pPr>
      <w:r w:rsidRPr="003926A5">
        <w:rPr>
          <w:highlight w:val="yellow"/>
        </w:rPr>
        <w:t>Aspirate the culture medium and wash the cells once with PBS.</w:t>
      </w:r>
    </w:p>
    <w:p w14:paraId="11E98C3E" w14:textId="77777777" w:rsidR="008423AF" w:rsidRPr="003926A5" w:rsidRDefault="008423AF" w:rsidP="00DF4E70">
      <w:pPr>
        <w:widowControl/>
        <w:rPr>
          <w:highlight w:val="yellow"/>
        </w:rPr>
      </w:pPr>
    </w:p>
    <w:p w14:paraId="5F05B996" w14:textId="7B39D154" w:rsidR="006C1EE2" w:rsidRPr="003926A5" w:rsidRDefault="006C1EE2" w:rsidP="00DF4E70">
      <w:pPr>
        <w:widowControl/>
        <w:numPr>
          <w:ilvl w:val="0"/>
          <w:numId w:val="24"/>
        </w:numPr>
        <w:ind w:left="0" w:firstLine="0"/>
        <w:rPr>
          <w:highlight w:val="yellow"/>
        </w:rPr>
      </w:pPr>
      <w:r w:rsidRPr="003926A5">
        <w:rPr>
          <w:highlight w:val="yellow"/>
        </w:rPr>
        <w:t xml:space="preserve">Add 1 mL of </w:t>
      </w:r>
      <w:r w:rsidRPr="003926A5">
        <w:rPr>
          <w:spacing w:val="8"/>
          <w:highlight w:val="yellow"/>
        </w:rPr>
        <w:t>0.25% Trypsin-EDTA</w:t>
      </w:r>
      <w:r w:rsidRPr="003926A5">
        <w:rPr>
          <w:highlight w:val="yellow"/>
        </w:rPr>
        <w:t xml:space="preserve"> and incubate at 37°C, 5% CO₂ for 4 min for epithelial cells and 1.5 min for mesenchymal cells, respectively. </w:t>
      </w:r>
    </w:p>
    <w:p w14:paraId="71E7C79E" w14:textId="77777777" w:rsidR="008423AF" w:rsidRPr="003926A5" w:rsidRDefault="008423AF" w:rsidP="00DF4E70">
      <w:pPr>
        <w:widowControl/>
        <w:rPr>
          <w:highlight w:val="yellow"/>
        </w:rPr>
      </w:pPr>
    </w:p>
    <w:p w14:paraId="79AD8AAD" w14:textId="1FBECD2A" w:rsidR="006C1EE2" w:rsidRPr="003926A5" w:rsidRDefault="006C1EE2" w:rsidP="00DF4E70">
      <w:pPr>
        <w:widowControl/>
        <w:numPr>
          <w:ilvl w:val="0"/>
          <w:numId w:val="24"/>
        </w:numPr>
        <w:ind w:left="0" w:firstLine="0"/>
        <w:rPr>
          <w:highlight w:val="yellow"/>
        </w:rPr>
      </w:pPr>
      <w:r w:rsidRPr="003926A5">
        <w:rPr>
          <w:highlight w:val="yellow"/>
        </w:rPr>
        <w:t xml:space="preserve">Neutralize trypsin by adding 5 mL of pre-warmed DMEM medium supplemented with 10% FBS. Gently pipette the cells to ensure proper dissociation, then transfer the cell suspension to a centrifuge tube and centrifuge at 300 × </w:t>
      </w:r>
      <w:r w:rsidRPr="003926A5">
        <w:rPr>
          <w:i/>
          <w:iCs/>
          <w:highlight w:val="yellow"/>
        </w:rPr>
        <w:t>g</w:t>
      </w:r>
      <w:r w:rsidRPr="003926A5">
        <w:rPr>
          <w:highlight w:val="yellow"/>
        </w:rPr>
        <w:t xml:space="preserve"> for 5 min.</w:t>
      </w:r>
    </w:p>
    <w:p w14:paraId="275355C4" w14:textId="77777777" w:rsidR="008423AF" w:rsidRPr="003926A5" w:rsidRDefault="008423AF" w:rsidP="00DF4E70">
      <w:pPr>
        <w:widowControl/>
        <w:rPr>
          <w:highlight w:val="yellow"/>
        </w:rPr>
      </w:pPr>
    </w:p>
    <w:p w14:paraId="11AE113A" w14:textId="2551430C" w:rsidR="006C1EE2" w:rsidRPr="003926A5" w:rsidRDefault="006C1EE2" w:rsidP="00DF4E70">
      <w:pPr>
        <w:widowControl/>
        <w:numPr>
          <w:ilvl w:val="0"/>
          <w:numId w:val="24"/>
        </w:numPr>
        <w:ind w:left="0" w:firstLine="0"/>
        <w:rPr>
          <w:highlight w:val="yellow"/>
        </w:rPr>
      </w:pPr>
      <w:r w:rsidRPr="003926A5">
        <w:rPr>
          <w:highlight w:val="yellow"/>
        </w:rPr>
        <w:t xml:space="preserve">Discard the supernatant and resuspend the </w:t>
      </w:r>
      <w:proofErr w:type="spellStart"/>
      <w:r w:rsidRPr="003926A5">
        <w:rPr>
          <w:highlight w:val="yellow"/>
        </w:rPr>
        <w:t>hMSG</w:t>
      </w:r>
      <w:proofErr w:type="spellEnd"/>
      <w:r w:rsidRPr="003926A5">
        <w:rPr>
          <w:highlight w:val="yellow"/>
        </w:rPr>
        <w:t xml:space="preserve">-SCs in KM </w:t>
      </w:r>
      <w:proofErr w:type="gramStart"/>
      <w:r w:rsidRPr="003926A5">
        <w:rPr>
          <w:highlight w:val="yellow"/>
        </w:rPr>
        <w:t>medium</w:t>
      </w:r>
      <w:r w:rsidR="00352939" w:rsidRPr="003926A5">
        <w:rPr>
          <w:highlight w:val="yellow"/>
        </w:rPr>
        <w:t>,</w:t>
      </w:r>
      <w:r w:rsidRPr="003926A5">
        <w:rPr>
          <w:highlight w:val="yellow"/>
        </w:rPr>
        <w:t xml:space="preserve"> and</w:t>
      </w:r>
      <w:proofErr w:type="gramEnd"/>
      <w:r w:rsidRPr="003926A5">
        <w:rPr>
          <w:highlight w:val="yellow"/>
        </w:rPr>
        <w:t xml:space="preserve"> resuspend the </w:t>
      </w:r>
      <w:proofErr w:type="spellStart"/>
      <w:r w:rsidRPr="003926A5">
        <w:rPr>
          <w:highlight w:val="yellow"/>
        </w:rPr>
        <w:t>hMSG</w:t>
      </w:r>
      <w:proofErr w:type="spellEnd"/>
      <w:r w:rsidRPr="003926A5">
        <w:rPr>
          <w:highlight w:val="yellow"/>
        </w:rPr>
        <w:t>-MSCs in Mesenchymal Stem Cell Medium (MSCM).</w:t>
      </w:r>
    </w:p>
    <w:p w14:paraId="4D211A85" w14:textId="77777777" w:rsidR="004642DA" w:rsidRPr="003926A5" w:rsidRDefault="004642DA" w:rsidP="00DF4E70">
      <w:pPr>
        <w:widowControl/>
        <w:rPr>
          <w:highlight w:val="yellow"/>
        </w:rPr>
      </w:pPr>
    </w:p>
    <w:p w14:paraId="5DD793A4" w14:textId="09BAB0F6" w:rsidR="006C1EE2" w:rsidRPr="003926A5" w:rsidRDefault="006C1EE2" w:rsidP="00DF4E70">
      <w:pPr>
        <w:widowControl/>
        <w:numPr>
          <w:ilvl w:val="0"/>
          <w:numId w:val="24"/>
        </w:numPr>
        <w:ind w:left="0" w:firstLine="0"/>
        <w:rPr>
          <w:highlight w:val="yellow"/>
        </w:rPr>
      </w:pPr>
      <w:r w:rsidRPr="003926A5">
        <w:rPr>
          <w:highlight w:val="yellow"/>
        </w:rPr>
        <w:t>Seed the resuspended cells in T-25 culture flasks at a 1:3 ratio, then incubate at 37</w:t>
      </w:r>
      <w:r w:rsidR="004642DA" w:rsidRPr="003926A5">
        <w:rPr>
          <w:highlight w:val="yellow"/>
        </w:rPr>
        <w:t xml:space="preserve"> </w:t>
      </w:r>
      <w:r w:rsidRPr="003926A5">
        <w:rPr>
          <w:highlight w:val="yellow"/>
        </w:rPr>
        <w:t>°C, 5% CO₂ for continued expansion.</w:t>
      </w:r>
    </w:p>
    <w:p w14:paraId="30D9A529" w14:textId="77777777" w:rsidR="006404ED" w:rsidRPr="00DF4E70" w:rsidRDefault="006404ED" w:rsidP="00DF4E70">
      <w:pPr>
        <w:widowControl/>
      </w:pPr>
    </w:p>
    <w:p w14:paraId="3247F5E9" w14:textId="2EEE48FA" w:rsidR="006C1EE2" w:rsidRPr="003926A5" w:rsidRDefault="006C1EE2" w:rsidP="00DF4E70">
      <w:pPr>
        <w:rPr>
          <w:b/>
          <w:bCs/>
          <w:highlight w:val="yellow"/>
        </w:rPr>
      </w:pPr>
      <w:r w:rsidRPr="003926A5">
        <w:rPr>
          <w:b/>
          <w:bCs/>
          <w:highlight w:val="yellow"/>
        </w:rPr>
        <w:t xml:space="preserve">4. Self-organization of </w:t>
      </w:r>
      <w:proofErr w:type="spellStart"/>
      <w:r w:rsidRPr="003926A5">
        <w:rPr>
          <w:b/>
          <w:bCs/>
          <w:highlight w:val="yellow"/>
        </w:rPr>
        <w:t>hMSG</w:t>
      </w:r>
      <w:proofErr w:type="spellEnd"/>
      <w:r w:rsidRPr="003926A5">
        <w:rPr>
          <w:b/>
          <w:bCs/>
          <w:highlight w:val="yellow"/>
        </w:rPr>
        <w:t xml:space="preserve">-MSCs and </w:t>
      </w:r>
      <w:proofErr w:type="spellStart"/>
      <w:r w:rsidRPr="003926A5">
        <w:rPr>
          <w:b/>
          <w:bCs/>
          <w:highlight w:val="yellow"/>
        </w:rPr>
        <w:t>hMSG</w:t>
      </w:r>
      <w:proofErr w:type="spellEnd"/>
      <w:r w:rsidRPr="003926A5">
        <w:rPr>
          <w:b/>
          <w:bCs/>
          <w:highlight w:val="yellow"/>
        </w:rPr>
        <w:t xml:space="preserve">-SCs for </w:t>
      </w:r>
      <w:r w:rsidR="004642DA" w:rsidRPr="003926A5">
        <w:rPr>
          <w:b/>
          <w:bCs/>
          <w:highlight w:val="yellow"/>
        </w:rPr>
        <w:t>organoid construction</w:t>
      </w:r>
    </w:p>
    <w:p w14:paraId="68FE6A7E" w14:textId="77777777" w:rsidR="004642DA" w:rsidRPr="003926A5" w:rsidRDefault="004642DA" w:rsidP="00DF4E70">
      <w:pPr>
        <w:rPr>
          <w:b/>
          <w:bCs/>
          <w:highlight w:val="yellow"/>
        </w:rPr>
      </w:pPr>
    </w:p>
    <w:p w14:paraId="0DB1C4BD" w14:textId="5EE9F1B4" w:rsidR="006C1EE2" w:rsidRPr="003926A5" w:rsidRDefault="006C1EE2" w:rsidP="00DF4E70">
      <w:pPr>
        <w:widowControl/>
        <w:numPr>
          <w:ilvl w:val="0"/>
          <w:numId w:val="29"/>
        </w:numPr>
        <w:ind w:left="0" w:firstLine="0"/>
        <w:rPr>
          <w:highlight w:val="yellow"/>
        </w:rPr>
      </w:pPr>
      <w:r w:rsidRPr="003926A5">
        <w:rPr>
          <w:highlight w:val="yellow"/>
        </w:rPr>
        <w:t>Thaw Matrigel on ice for 3</w:t>
      </w:r>
      <w:r w:rsidR="004642DA" w:rsidRPr="003926A5">
        <w:rPr>
          <w:highlight w:val="yellow"/>
        </w:rPr>
        <w:t>–</w:t>
      </w:r>
      <w:r w:rsidRPr="003926A5">
        <w:rPr>
          <w:highlight w:val="yellow"/>
        </w:rPr>
        <w:t xml:space="preserve">4 h. </w:t>
      </w:r>
    </w:p>
    <w:p w14:paraId="544888E8" w14:textId="77777777" w:rsidR="004642DA" w:rsidRPr="003926A5" w:rsidRDefault="004642DA" w:rsidP="00DF4E70">
      <w:pPr>
        <w:widowControl/>
        <w:rPr>
          <w:highlight w:val="yellow"/>
        </w:rPr>
      </w:pPr>
    </w:p>
    <w:p w14:paraId="77D53902" w14:textId="027943EB" w:rsidR="006C1EE2" w:rsidRPr="003926A5" w:rsidRDefault="006C1EE2" w:rsidP="00DF4E70">
      <w:pPr>
        <w:widowControl/>
        <w:numPr>
          <w:ilvl w:val="0"/>
          <w:numId w:val="29"/>
        </w:numPr>
        <w:ind w:left="0" w:firstLine="0"/>
        <w:rPr>
          <w:highlight w:val="yellow"/>
        </w:rPr>
      </w:pPr>
      <w:r w:rsidRPr="003926A5">
        <w:rPr>
          <w:highlight w:val="yellow"/>
        </w:rPr>
        <w:t>Preheat a 24-well plate at 37</w:t>
      </w:r>
      <w:r w:rsidR="004642DA" w:rsidRPr="003926A5">
        <w:rPr>
          <w:highlight w:val="yellow"/>
        </w:rPr>
        <w:t xml:space="preserve"> </w:t>
      </w:r>
      <w:r w:rsidRPr="003926A5">
        <w:rPr>
          <w:highlight w:val="yellow"/>
        </w:rPr>
        <w:t>°C in an incubator and pre-chill pipette tips at 4</w:t>
      </w:r>
      <w:r w:rsidR="004642DA" w:rsidRPr="003926A5">
        <w:rPr>
          <w:highlight w:val="yellow"/>
        </w:rPr>
        <w:t xml:space="preserve"> </w:t>
      </w:r>
      <w:r w:rsidRPr="003926A5">
        <w:rPr>
          <w:highlight w:val="yellow"/>
        </w:rPr>
        <w:t>°C for precise handling.</w:t>
      </w:r>
    </w:p>
    <w:p w14:paraId="541958B6" w14:textId="77777777" w:rsidR="004642DA" w:rsidRPr="003926A5" w:rsidRDefault="004642DA" w:rsidP="00DF4E70">
      <w:pPr>
        <w:widowControl/>
        <w:rPr>
          <w:highlight w:val="yellow"/>
        </w:rPr>
      </w:pPr>
    </w:p>
    <w:p w14:paraId="49F90454" w14:textId="77777777" w:rsidR="006C1EE2" w:rsidRPr="003926A5" w:rsidRDefault="006C1EE2" w:rsidP="00DF4E70">
      <w:pPr>
        <w:widowControl/>
        <w:numPr>
          <w:ilvl w:val="0"/>
          <w:numId w:val="29"/>
        </w:numPr>
        <w:ind w:left="0" w:firstLine="0"/>
        <w:rPr>
          <w:highlight w:val="yellow"/>
        </w:rPr>
      </w:pPr>
      <w:r w:rsidRPr="003926A5">
        <w:rPr>
          <w:highlight w:val="yellow"/>
        </w:rPr>
        <w:t>Add 450 µL of pre-chilled sterile PBS to 1 mL of fully thawed Matrigel.</w:t>
      </w:r>
    </w:p>
    <w:p w14:paraId="21E0EFBC" w14:textId="77777777" w:rsidR="004642DA" w:rsidRPr="003926A5" w:rsidRDefault="004642DA" w:rsidP="00DF4E70">
      <w:pPr>
        <w:widowControl/>
        <w:rPr>
          <w:highlight w:val="yellow"/>
        </w:rPr>
      </w:pPr>
    </w:p>
    <w:p w14:paraId="7127D511" w14:textId="77777777" w:rsidR="006C1EE2" w:rsidRPr="003926A5" w:rsidRDefault="006C1EE2" w:rsidP="00DF4E70">
      <w:pPr>
        <w:widowControl/>
        <w:numPr>
          <w:ilvl w:val="0"/>
          <w:numId w:val="29"/>
        </w:numPr>
        <w:ind w:left="0" w:firstLine="0"/>
        <w:rPr>
          <w:highlight w:val="yellow"/>
        </w:rPr>
      </w:pPr>
      <w:r w:rsidRPr="003926A5">
        <w:rPr>
          <w:highlight w:val="yellow"/>
        </w:rPr>
        <w:t xml:space="preserve">Mix gently using pre-chilled pipette tips and distribute 350 </w:t>
      </w:r>
      <w:proofErr w:type="spellStart"/>
      <w:r w:rsidRPr="003926A5">
        <w:rPr>
          <w:highlight w:val="yellow"/>
        </w:rPr>
        <w:t>μL</w:t>
      </w:r>
      <w:proofErr w:type="spellEnd"/>
      <w:r w:rsidRPr="003926A5">
        <w:rPr>
          <w:highlight w:val="yellow"/>
        </w:rPr>
        <w:t xml:space="preserve"> of the diluted Matrigel per well into the preheated 24-well plate, ensuring no bubbles are formed.</w:t>
      </w:r>
    </w:p>
    <w:p w14:paraId="77EB1E99" w14:textId="77777777" w:rsidR="004642DA" w:rsidRPr="003926A5" w:rsidRDefault="004642DA" w:rsidP="00DF4E70">
      <w:pPr>
        <w:widowControl/>
        <w:rPr>
          <w:highlight w:val="yellow"/>
        </w:rPr>
      </w:pPr>
    </w:p>
    <w:p w14:paraId="2025E31D" w14:textId="77777777" w:rsidR="006C1EE2" w:rsidRPr="003926A5" w:rsidRDefault="006C1EE2" w:rsidP="00DF4E70">
      <w:pPr>
        <w:widowControl/>
        <w:numPr>
          <w:ilvl w:val="0"/>
          <w:numId w:val="29"/>
        </w:numPr>
        <w:ind w:left="0" w:firstLine="0"/>
        <w:rPr>
          <w:highlight w:val="yellow"/>
        </w:rPr>
      </w:pPr>
      <w:r w:rsidRPr="003926A5">
        <w:rPr>
          <w:highlight w:val="yellow"/>
        </w:rPr>
        <w:t>Tilt the plate gently to ensure even Matrigel coating.</w:t>
      </w:r>
    </w:p>
    <w:p w14:paraId="320442CB" w14:textId="77777777" w:rsidR="004642DA" w:rsidRPr="003926A5" w:rsidRDefault="004642DA" w:rsidP="00DF4E70">
      <w:pPr>
        <w:widowControl/>
        <w:rPr>
          <w:highlight w:val="yellow"/>
        </w:rPr>
      </w:pPr>
    </w:p>
    <w:p w14:paraId="6886A5A0" w14:textId="77796CC7" w:rsidR="006C1EE2" w:rsidRPr="003926A5" w:rsidRDefault="006C1EE2" w:rsidP="00DF4E70">
      <w:pPr>
        <w:widowControl/>
        <w:numPr>
          <w:ilvl w:val="0"/>
          <w:numId w:val="29"/>
        </w:numPr>
        <w:ind w:left="0" w:firstLine="0"/>
        <w:rPr>
          <w:highlight w:val="yellow"/>
        </w:rPr>
      </w:pPr>
      <w:r w:rsidRPr="003926A5">
        <w:rPr>
          <w:highlight w:val="yellow"/>
        </w:rPr>
        <w:t>Place the plate into a 37</w:t>
      </w:r>
      <w:r w:rsidR="004642DA" w:rsidRPr="003926A5">
        <w:rPr>
          <w:highlight w:val="yellow"/>
        </w:rPr>
        <w:t xml:space="preserve"> </w:t>
      </w:r>
      <w:r w:rsidRPr="003926A5">
        <w:rPr>
          <w:highlight w:val="yellow"/>
        </w:rPr>
        <w:t>°C, 5% CO₂ incubator for 20</w:t>
      </w:r>
      <w:r w:rsidR="004642DA" w:rsidRPr="003926A5">
        <w:rPr>
          <w:highlight w:val="yellow"/>
        </w:rPr>
        <w:t>–</w:t>
      </w:r>
      <w:r w:rsidRPr="003926A5">
        <w:rPr>
          <w:highlight w:val="yellow"/>
        </w:rPr>
        <w:t>30 min to allow the Matrigel to solidify. Avoid over-drying the Matrigel.</w:t>
      </w:r>
    </w:p>
    <w:p w14:paraId="799765C1" w14:textId="77777777" w:rsidR="004642DA" w:rsidRPr="003926A5" w:rsidRDefault="004642DA" w:rsidP="00DF4E70">
      <w:pPr>
        <w:widowControl/>
        <w:rPr>
          <w:highlight w:val="yellow"/>
        </w:rPr>
      </w:pPr>
    </w:p>
    <w:p w14:paraId="108CE004" w14:textId="465DC90A" w:rsidR="006C1EE2" w:rsidRPr="003926A5" w:rsidRDefault="006C1EE2" w:rsidP="00DF4E70">
      <w:pPr>
        <w:widowControl/>
        <w:numPr>
          <w:ilvl w:val="0"/>
          <w:numId w:val="29"/>
        </w:numPr>
        <w:ind w:left="0" w:firstLine="0"/>
        <w:rPr>
          <w:highlight w:val="yellow"/>
        </w:rPr>
      </w:pPr>
      <w:r w:rsidRPr="003926A5">
        <w:rPr>
          <w:highlight w:val="yellow"/>
        </w:rPr>
        <w:t xml:space="preserve">Culture </w:t>
      </w:r>
      <w:proofErr w:type="spellStart"/>
      <w:r w:rsidRPr="003926A5">
        <w:rPr>
          <w:highlight w:val="yellow"/>
        </w:rPr>
        <w:t>hMSG</w:t>
      </w:r>
      <w:proofErr w:type="spellEnd"/>
      <w:r w:rsidRPr="003926A5">
        <w:rPr>
          <w:highlight w:val="yellow"/>
        </w:rPr>
        <w:t xml:space="preserve">-MSCs and </w:t>
      </w:r>
      <w:proofErr w:type="spellStart"/>
      <w:r w:rsidRPr="003926A5">
        <w:rPr>
          <w:highlight w:val="yellow"/>
        </w:rPr>
        <w:t>hMSG</w:t>
      </w:r>
      <w:proofErr w:type="spellEnd"/>
      <w:r w:rsidRPr="003926A5">
        <w:rPr>
          <w:highlight w:val="yellow"/>
        </w:rPr>
        <w:t xml:space="preserve">-SCs </w:t>
      </w:r>
      <w:r w:rsidR="00DE15C8" w:rsidRPr="003926A5">
        <w:rPr>
          <w:highlight w:val="yellow"/>
        </w:rPr>
        <w:t xml:space="preserve">at passages 3–5 </w:t>
      </w:r>
      <w:r w:rsidRPr="003926A5">
        <w:rPr>
          <w:highlight w:val="yellow"/>
        </w:rPr>
        <w:t>separately until they reach 80</w:t>
      </w:r>
      <w:r w:rsidR="004642DA" w:rsidRPr="003926A5">
        <w:rPr>
          <w:highlight w:val="yellow"/>
        </w:rPr>
        <w:t>%–</w:t>
      </w:r>
      <w:r w:rsidRPr="003926A5">
        <w:rPr>
          <w:highlight w:val="yellow"/>
        </w:rPr>
        <w:t xml:space="preserve">90% confluency. Digest cells with </w:t>
      </w:r>
      <w:r w:rsidRPr="003926A5">
        <w:rPr>
          <w:spacing w:val="8"/>
          <w:highlight w:val="yellow"/>
        </w:rPr>
        <w:t>0.25% Trypsin-EDTA</w:t>
      </w:r>
      <w:r w:rsidRPr="003926A5">
        <w:rPr>
          <w:highlight w:val="yellow"/>
        </w:rPr>
        <w:t xml:space="preserve">, neutralize with complete medium, and count cell numbers using </w:t>
      </w:r>
      <w:r w:rsidR="004642DA" w:rsidRPr="003926A5">
        <w:rPr>
          <w:highlight w:val="yellow"/>
        </w:rPr>
        <w:t xml:space="preserve">an </w:t>
      </w:r>
      <w:r w:rsidRPr="003926A5">
        <w:rPr>
          <w:highlight w:val="yellow"/>
        </w:rPr>
        <w:t xml:space="preserve">automated cell counter or </w:t>
      </w:r>
      <w:proofErr w:type="spellStart"/>
      <w:r w:rsidRPr="003926A5">
        <w:rPr>
          <w:highlight w:val="yellow"/>
        </w:rPr>
        <w:t>haemocytometer</w:t>
      </w:r>
      <w:proofErr w:type="spellEnd"/>
      <w:r w:rsidRPr="003926A5">
        <w:rPr>
          <w:highlight w:val="yellow"/>
        </w:rPr>
        <w:t>.</w:t>
      </w:r>
    </w:p>
    <w:p w14:paraId="109FA4BF" w14:textId="77777777" w:rsidR="004642DA" w:rsidRPr="003926A5" w:rsidRDefault="004642DA" w:rsidP="00DF4E70">
      <w:pPr>
        <w:widowControl/>
        <w:rPr>
          <w:highlight w:val="yellow"/>
        </w:rPr>
      </w:pPr>
    </w:p>
    <w:p w14:paraId="53178A0E" w14:textId="77777777" w:rsidR="004642DA" w:rsidRPr="003926A5" w:rsidRDefault="006C1EE2" w:rsidP="00DF4E70">
      <w:pPr>
        <w:widowControl/>
        <w:numPr>
          <w:ilvl w:val="0"/>
          <w:numId w:val="29"/>
        </w:numPr>
        <w:ind w:left="0" w:firstLine="0"/>
        <w:rPr>
          <w:highlight w:val="yellow"/>
        </w:rPr>
      </w:pPr>
      <w:r w:rsidRPr="003926A5">
        <w:rPr>
          <w:highlight w:val="yellow"/>
        </w:rPr>
        <w:t xml:space="preserve">Centrifuge at 300 × </w:t>
      </w:r>
      <w:r w:rsidRPr="003926A5">
        <w:rPr>
          <w:i/>
          <w:iCs/>
          <w:highlight w:val="yellow"/>
        </w:rPr>
        <w:t>g</w:t>
      </w:r>
      <w:r w:rsidRPr="003926A5">
        <w:rPr>
          <w:highlight w:val="yellow"/>
        </w:rPr>
        <w:t xml:space="preserve"> for 5 min, discard the supernatant, and resuspend in fresh culture medium.</w:t>
      </w:r>
    </w:p>
    <w:p w14:paraId="077ABAB8" w14:textId="784A3D1D" w:rsidR="006C1EE2" w:rsidRPr="003926A5" w:rsidRDefault="006C1EE2" w:rsidP="00DF4E70">
      <w:pPr>
        <w:widowControl/>
        <w:rPr>
          <w:highlight w:val="yellow"/>
        </w:rPr>
      </w:pPr>
      <w:r w:rsidRPr="003926A5">
        <w:rPr>
          <w:highlight w:val="yellow"/>
        </w:rPr>
        <w:t xml:space="preserve"> </w:t>
      </w:r>
    </w:p>
    <w:p w14:paraId="0A59E057" w14:textId="77777777" w:rsidR="006C1EE2" w:rsidRPr="003926A5" w:rsidRDefault="006C1EE2" w:rsidP="00DF4E70">
      <w:pPr>
        <w:widowControl/>
        <w:numPr>
          <w:ilvl w:val="0"/>
          <w:numId w:val="29"/>
        </w:numPr>
        <w:ind w:left="0" w:firstLine="0"/>
        <w:rPr>
          <w:highlight w:val="yellow"/>
        </w:rPr>
      </w:pPr>
      <w:r w:rsidRPr="003926A5">
        <w:rPr>
          <w:highlight w:val="yellow"/>
        </w:rPr>
        <w:t xml:space="preserve">Mix </w:t>
      </w:r>
      <w:proofErr w:type="spellStart"/>
      <w:r w:rsidRPr="003926A5">
        <w:rPr>
          <w:highlight w:val="yellow"/>
        </w:rPr>
        <w:t>hMSG</w:t>
      </w:r>
      <w:proofErr w:type="spellEnd"/>
      <w:r w:rsidRPr="003926A5">
        <w:rPr>
          <w:highlight w:val="yellow"/>
        </w:rPr>
        <w:t xml:space="preserve">-MSCs and </w:t>
      </w:r>
      <w:proofErr w:type="spellStart"/>
      <w:r w:rsidRPr="003926A5">
        <w:rPr>
          <w:highlight w:val="yellow"/>
        </w:rPr>
        <w:t>hMSG</w:t>
      </w:r>
      <w:proofErr w:type="spellEnd"/>
      <w:r w:rsidRPr="003926A5">
        <w:rPr>
          <w:highlight w:val="yellow"/>
        </w:rPr>
        <w:t>-SCs at a 1:1 ratio.</w:t>
      </w:r>
    </w:p>
    <w:p w14:paraId="13CE06B6" w14:textId="77777777" w:rsidR="004642DA" w:rsidRPr="003926A5" w:rsidRDefault="004642DA" w:rsidP="00DF4E70">
      <w:pPr>
        <w:widowControl/>
        <w:rPr>
          <w:highlight w:val="yellow"/>
        </w:rPr>
      </w:pPr>
    </w:p>
    <w:p w14:paraId="350025A0" w14:textId="2DC097F4" w:rsidR="006C1EE2" w:rsidRPr="003926A5" w:rsidRDefault="006C1EE2" w:rsidP="00DF4E70">
      <w:pPr>
        <w:widowControl/>
        <w:numPr>
          <w:ilvl w:val="0"/>
          <w:numId w:val="29"/>
        </w:numPr>
        <w:ind w:left="0" w:firstLine="0"/>
        <w:rPr>
          <w:highlight w:val="yellow"/>
        </w:rPr>
      </w:pPr>
      <w:r w:rsidRPr="003926A5">
        <w:rPr>
          <w:highlight w:val="yellow"/>
        </w:rPr>
        <w:t>Seed the cells into Matrigel-coated 24-well plates at a total cell concentration of 2 x 10</w:t>
      </w:r>
      <w:r w:rsidRPr="003926A5">
        <w:rPr>
          <w:highlight w:val="yellow"/>
          <w:vertAlign w:val="superscript"/>
        </w:rPr>
        <w:t>5</w:t>
      </w:r>
      <w:r w:rsidRPr="003926A5">
        <w:rPr>
          <w:highlight w:val="yellow"/>
        </w:rPr>
        <w:t xml:space="preserve"> cells per well. </w:t>
      </w:r>
    </w:p>
    <w:p w14:paraId="7EE5D7F2" w14:textId="77777777" w:rsidR="0031166B" w:rsidRPr="003926A5" w:rsidRDefault="0031166B" w:rsidP="00DF4E70">
      <w:pPr>
        <w:widowControl/>
        <w:rPr>
          <w:highlight w:val="yellow"/>
        </w:rPr>
      </w:pPr>
    </w:p>
    <w:p w14:paraId="61B0318E" w14:textId="77777777" w:rsidR="006C1EE2" w:rsidRPr="003926A5" w:rsidRDefault="006C1EE2" w:rsidP="00DF4E70">
      <w:pPr>
        <w:widowControl/>
        <w:numPr>
          <w:ilvl w:val="0"/>
          <w:numId w:val="29"/>
        </w:numPr>
        <w:ind w:left="0" w:firstLine="0"/>
        <w:rPr>
          <w:highlight w:val="yellow"/>
        </w:rPr>
      </w:pPr>
      <w:r w:rsidRPr="003926A5">
        <w:rPr>
          <w:highlight w:val="yellow"/>
        </w:rPr>
        <w:t>Add 1 mL of organoid culture medium (MSCM:KM = 1:1) to each well.</w:t>
      </w:r>
    </w:p>
    <w:p w14:paraId="791DED54" w14:textId="77777777" w:rsidR="0031166B" w:rsidRPr="003926A5" w:rsidRDefault="0031166B" w:rsidP="00DF4E70">
      <w:pPr>
        <w:widowControl/>
        <w:rPr>
          <w:highlight w:val="yellow"/>
        </w:rPr>
      </w:pPr>
    </w:p>
    <w:p w14:paraId="3F6A0AE6" w14:textId="53528475" w:rsidR="006C1EE2" w:rsidRPr="003926A5" w:rsidRDefault="006C1EE2" w:rsidP="00DF4E70">
      <w:pPr>
        <w:widowControl/>
        <w:numPr>
          <w:ilvl w:val="0"/>
          <w:numId w:val="29"/>
        </w:numPr>
        <w:ind w:left="0" w:firstLine="0"/>
        <w:rPr>
          <w:highlight w:val="yellow"/>
        </w:rPr>
      </w:pPr>
      <w:r w:rsidRPr="003926A5">
        <w:rPr>
          <w:highlight w:val="yellow"/>
        </w:rPr>
        <w:t>Incubate at 37 °C, 5% CO₂</w:t>
      </w:r>
      <w:r w:rsidR="0031166B" w:rsidRPr="003926A5">
        <w:rPr>
          <w:highlight w:val="yellow"/>
        </w:rPr>
        <w:t>,</w:t>
      </w:r>
      <w:r w:rsidRPr="003926A5">
        <w:rPr>
          <w:highlight w:val="yellow"/>
        </w:rPr>
        <w:t xml:space="preserve"> and change the medium every 3 days. </w:t>
      </w:r>
    </w:p>
    <w:p w14:paraId="76A4D016" w14:textId="77777777" w:rsidR="005D6A42" w:rsidRPr="00DF4E70" w:rsidRDefault="005D6A42" w:rsidP="00DF4E70">
      <w:pPr>
        <w:widowControl/>
      </w:pPr>
    </w:p>
    <w:p w14:paraId="258181C1" w14:textId="77777777" w:rsidR="006B3E3A" w:rsidRPr="00DF4E70" w:rsidRDefault="006C1EE2" w:rsidP="00DF4E70">
      <w:pPr>
        <w:widowControl/>
        <w:numPr>
          <w:ilvl w:val="0"/>
          <w:numId w:val="29"/>
        </w:numPr>
        <w:ind w:left="0" w:firstLine="0"/>
      </w:pPr>
      <w:r w:rsidRPr="00DF4E70">
        <w:lastRenderedPageBreak/>
        <w:t>Subculture organoids every 7 days at a ratio of 1:2 to 1:4, and resuspend in cell freezing media for storage at -80 °C.</w:t>
      </w:r>
      <w:bookmarkEnd w:id="1"/>
    </w:p>
    <w:p w14:paraId="2B413DF7" w14:textId="77777777" w:rsidR="00564F56" w:rsidRPr="00DF4E70" w:rsidRDefault="00564F56" w:rsidP="00DF4E70">
      <w:pPr>
        <w:pStyle w:val="p1"/>
        <w:jc w:val="both"/>
        <w:rPr>
          <w:rFonts w:ascii="Calibri" w:eastAsiaTheme="minorEastAsia" w:hAnsi="Calibri" w:cs="Calibri"/>
          <w:color w:val="auto"/>
          <w:sz w:val="24"/>
          <w:szCs w:val="24"/>
        </w:rPr>
      </w:pPr>
    </w:p>
    <w:p w14:paraId="31FC8122" w14:textId="77777777" w:rsidR="005D6A42" w:rsidRPr="00DF4E70" w:rsidRDefault="00564F56" w:rsidP="00DF4E70">
      <w:pPr>
        <w:pStyle w:val="p1"/>
        <w:jc w:val="both"/>
        <w:rPr>
          <w:rFonts w:ascii="Calibri" w:eastAsiaTheme="minorEastAsia" w:hAnsi="Calibri" w:cs="Calibri"/>
          <w:b/>
          <w:bCs/>
          <w:color w:val="auto"/>
          <w:sz w:val="24"/>
          <w:szCs w:val="24"/>
          <w:lang w:eastAsia="en-US"/>
        </w:rPr>
      </w:pPr>
      <w:r w:rsidRPr="00DF4E70">
        <w:rPr>
          <w:rFonts w:ascii="Calibri" w:eastAsiaTheme="minorEastAsia" w:hAnsi="Calibri" w:cs="Calibri"/>
          <w:b/>
          <w:bCs/>
          <w:color w:val="auto"/>
          <w:sz w:val="24"/>
          <w:szCs w:val="24"/>
          <w:lang w:eastAsia="en-US"/>
        </w:rPr>
        <w:t>5.</w:t>
      </w:r>
      <w:r w:rsidR="005D6A42" w:rsidRPr="00DF4E70">
        <w:rPr>
          <w:rFonts w:ascii="Calibri" w:eastAsiaTheme="minorEastAsia" w:hAnsi="Calibri" w:cs="Calibri"/>
          <w:b/>
          <w:bCs/>
          <w:color w:val="auto"/>
          <w:sz w:val="24"/>
          <w:szCs w:val="24"/>
          <w:lang w:eastAsia="en-US"/>
        </w:rPr>
        <w:t xml:space="preserve"> </w:t>
      </w:r>
      <w:r w:rsidRPr="00DF4E70">
        <w:rPr>
          <w:rFonts w:ascii="Calibri" w:eastAsiaTheme="minorEastAsia" w:hAnsi="Calibri" w:cs="Calibri"/>
          <w:b/>
          <w:bCs/>
          <w:color w:val="auto"/>
          <w:sz w:val="24"/>
          <w:szCs w:val="24"/>
          <w:lang w:eastAsia="en-US"/>
        </w:rPr>
        <w:t>Statistics and reproducibility</w:t>
      </w:r>
    </w:p>
    <w:p w14:paraId="31D66511" w14:textId="77777777" w:rsidR="00121DE2" w:rsidRPr="00DF4E70" w:rsidRDefault="00564F56" w:rsidP="00DF4E70">
      <w:pPr>
        <w:pStyle w:val="p1"/>
        <w:jc w:val="both"/>
        <w:rPr>
          <w:rFonts w:ascii="Calibri" w:eastAsiaTheme="minorEastAsia" w:hAnsi="Calibri" w:cs="Calibri"/>
          <w:color w:val="auto"/>
          <w:sz w:val="24"/>
          <w:szCs w:val="24"/>
          <w:lang w:eastAsia="en-US"/>
        </w:rPr>
      </w:pPr>
      <w:r w:rsidRPr="00DF4E70">
        <w:rPr>
          <w:rFonts w:ascii="Calibri" w:eastAsiaTheme="minorEastAsia" w:hAnsi="Calibri" w:cs="Calibri"/>
          <w:color w:val="auto"/>
          <w:sz w:val="24"/>
          <w:szCs w:val="24"/>
        </w:rPr>
        <w:br/>
      </w:r>
      <w:r w:rsidR="00121DE2" w:rsidRPr="00DF4E70">
        <w:rPr>
          <w:rFonts w:ascii="Calibri" w:eastAsiaTheme="minorEastAsia" w:hAnsi="Calibri" w:cs="Calibri"/>
          <w:color w:val="auto"/>
          <w:sz w:val="24"/>
          <w:szCs w:val="24"/>
          <w:lang w:eastAsia="en-US"/>
        </w:rPr>
        <w:t>5.1. Analyze a</w:t>
      </w:r>
      <w:r w:rsidRPr="00DF4E70">
        <w:rPr>
          <w:rFonts w:ascii="Calibri" w:eastAsiaTheme="minorEastAsia" w:hAnsi="Calibri" w:cs="Calibri"/>
          <w:color w:val="auto"/>
          <w:sz w:val="24"/>
          <w:szCs w:val="24"/>
          <w:lang w:eastAsia="en-US"/>
        </w:rPr>
        <w:t xml:space="preserve">ll data using </w:t>
      </w:r>
      <w:r w:rsidR="00121DE2" w:rsidRPr="00DF4E70">
        <w:rPr>
          <w:rFonts w:ascii="Calibri" w:eastAsiaTheme="minorEastAsia" w:hAnsi="Calibri" w:cs="Calibri"/>
          <w:color w:val="auto"/>
          <w:sz w:val="24"/>
          <w:szCs w:val="24"/>
          <w:lang w:eastAsia="en-US"/>
        </w:rPr>
        <w:t>statistical and graphing software</w:t>
      </w:r>
      <w:r w:rsidRPr="00DF4E70">
        <w:rPr>
          <w:rFonts w:ascii="Calibri" w:eastAsiaTheme="minorEastAsia" w:hAnsi="Calibri" w:cs="Calibri"/>
          <w:color w:val="auto"/>
          <w:sz w:val="24"/>
          <w:szCs w:val="24"/>
          <w:lang w:eastAsia="en-US"/>
        </w:rPr>
        <w:t xml:space="preserve"> and </w:t>
      </w:r>
      <w:r w:rsidR="00121DE2" w:rsidRPr="00DF4E70">
        <w:rPr>
          <w:rFonts w:ascii="Calibri" w:eastAsiaTheme="minorEastAsia" w:hAnsi="Calibri" w:cs="Calibri"/>
          <w:color w:val="auto"/>
          <w:sz w:val="24"/>
          <w:szCs w:val="24"/>
          <w:lang w:eastAsia="en-US"/>
        </w:rPr>
        <w:t>present</w:t>
      </w:r>
      <w:r w:rsidRPr="00DF4E70">
        <w:rPr>
          <w:rFonts w:ascii="Calibri" w:eastAsiaTheme="minorEastAsia" w:hAnsi="Calibri" w:cs="Calibri"/>
          <w:color w:val="auto"/>
          <w:sz w:val="24"/>
          <w:szCs w:val="24"/>
          <w:lang w:eastAsia="en-US"/>
        </w:rPr>
        <w:t xml:space="preserve"> as the mean ± standard deviation (SD). Two-tailed unpaired Student’s t-tests were used for comparisons between two groups. P &lt; 0.05 was considered statistically significant. </w:t>
      </w:r>
    </w:p>
    <w:p w14:paraId="43692886" w14:textId="77777777" w:rsidR="00121DE2" w:rsidRPr="00DF4E70" w:rsidRDefault="00121DE2" w:rsidP="00DF4E70">
      <w:pPr>
        <w:pStyle w:val="p1"/>
        <w:jc w:val="both"/>
        <w:rPr>
          <w:rFonts w:ascii="Calibri" w:eastAsiaTheme="minorEastAsia" w:hAnsi="Calibri" w:cs="Calibri"/>
          <w:color w:val="auto"/>
          <w:sz w:val="24"/>
          <w:szCs w:val="24"/>
          <w:lang w:eastAsia="en-US"/>
        </w:rPr>
      </w:pPr>
    </w:p>
    <w:p w14:paraId="783AC313" w14:textId="113D77EA" w:rsidR="00564F56" w:rsidRPr="00DF4E70" w:rsidRDefault="00121DE2" w:rsidP="00DF4E70">
      <w:pPr>
        <w:pStyle w:val="p1"/>
        <w:jc w:val="both"/>
        <w:rPr>
          <w:rFonts w:ascii="Calibri" w:eastAsiaTheme="minorEastAsia" w:hAnsi="Calibri" w:cs="Calibri"/>
          <w:color w:val="auto"/>
          <w:sz w:val="24"/>
          <w:szCs w:val="24"/>
          <w:lang w:eastAsia="en-US"/>
        </w:rPr>
      </w:pPr>
      <w:r w:rsidRPr="00DF4E70">
        <w:rPr>
          <w:rFonts w:ascii="Calibri" w:eastAsiaTheme="minorEastAsia" w:hAnsi="Calibri" w:cs="Calibri"/>
          <w:color w:val="auto"/>
          <w:sz w:val="24"/>
          <w:szCs w:val="24"/>
          <w:lang w:eastAsia="en-US"/>
        </w:rPr>
        <w:t xml:space="preserve">NOTE: </w:t>
      </w:r>
      <w:r w:rsidR="00564F56" w:rsidRPr="00DF4E70">
        <w:rPr>
          <w:rFonts w:ascii="Calibri" w:eastAsiaTheme="minorEastAsia" w:hAnsi="Calibri" w:cs="Calibri"/>
          <w:color w:val="auto"/>
          <w:sz w:val="24"/>
          <w:szCs w:val="24"/>
          <w:lang w:eastAsia="en-US"/>
        </w:rPr>
        <w:t>All experiments were independently repeated at least three times with similar results, and all statistical analyses were based on at least three independent experiments or samples.</w:t>
      </w:r>
    </w:p>
    <w:p w14:paraId="18B14AB3" w14:textId="77777777" w:rsidR="006B3E3A" w:rsidRPr="00DF4E70" w:rsidRDefault="006B3E3A" w:rsidP="00DF4E70">
      <w:pPr>
        <w:pBdr>
          <w:top w:val="nil"/>
          <w:left w:val="nil"/>
          <w:bottom w:val="nil"/>
          <w:right w:val="nil"/>
          <w:between w:val="nil"/>
        </w:pBdr>
        <w:rPr>
          <w:b/>
          <w:lang w:eastAsia="zh-CN"/>
        </w:rPr>
      </w:pPr>
    </w:p>
    <w:p w14:paraId="08AF3300" w14:textId="414C8781" w:rsidR="006E4797" w:rsidRPr="00DF4E70" w:rsidRDefault="00551D82" w:rsidP="00DF4E70">
      <w:pPr>
        <w:pBdr>
          <w:top w:val="nil"/>
          <w:left w:val="nil"/>
          <w:bottom w:val="nil"/>
          <w:right w:val="nil"/>
          <w:between w:val="nil"/>
        </w:pBdr>
      </w:pPr>
      <w:r w:rsidRPr="00DF4E70">
        <w:rPr>
          <w:b/>
        </w:rPr>
        <w:t>REPRESENTATIVE RESULTS:</w:t>
      </w:r>
    </w:p>
    <w:p w14:paraId="7D6ABDEC" w14:textId="29F9A9EE" w:rsidR="00687F62" w:rsidRPr="00DF4E70" w:rsidRDefault="00CF7701" w:rsidP="00DF4E70">
      <w:r w:rsidRPr="00DF4E70">
        <w:t xml:space="preserve">Human minor salivary gland tissue explants cultured in T25 flasks showed clear cell outgrowth around the tissue blocks after approximately 5 days. In serum-rich stem cell culture medium, </w:t>
      </w:r>
      <w:r w:rsidR="00415321" w:rsidRPr="00DF4E70">
        <w:t xml:space="preserve">the cells exhibited spindle-shaped morphology characteristic of </w:t>
      </w:r>
      <w:proofErr w:type="spellStart"/>
      <w:r w:rsidR="00415321" w:rsidRPr="00DF4E70">
        <w:t>hMSG</w:t>
      </w:r>
      <w:proofErr w:type="spellEnd"/>
      <w:r w:rsidR="00415321" w:rsidRPr="00DF4E70">
        <w:t>-MSCs (</w:t>
      </w:r>
      <w:r w:rsidR="00415321" w:rsidRPr="00DF4E70">
        <w:rPr>
          <w:b/>
          <w:bCs/>
        </w:rPr>
        <w:t>Figure 1</w:t>
      </w:r>
      <w:proofErr w:type="gramStart"/>
      <w:r w:rsidR="00DE3E12" w:rsidRPr="00DF4E70">
        <w:rPr>
          <w:b/>
          <w:bCs/>
        </w:rPr>
        <w:t>A,B</w:t>
      </w:r>
      <w:proofErr w:type="gramEnd"/>
      <w:r w:rsidR="00415321" w:rsidRPr="00DF4E70">
        <w:t>)</w:t>
      </w:r>
      <w:r w:rsidRPr="00DF4E70">
        <w:t>. Flow cytometry analysis revealed that these cells expressed high levels of mesenchymal stem cell markers, including CD29, CD90, CD105, and CD166 (</w:t>
      </w:r>
      <w:r w:rsidR="00685814" w:rsidRPr="00DF4E70">
        <w:rPr>
          <w:b/>
          <w:bCs/>
        </w:rPr>
        <w:t>Figure 1C</w:t>
      </w:r>
      <w:r w:rsidRPr="00DF4E70">
        <w:t xml:space="preserve">). </w:t>
      </w:r>
      <w:r w:rsidR="00415321" w:rsidRPr="00DF4E70">
        <w:t xml:space="preserve">In contrast, when cultured in KM medium, cobblestone-like colonies appeared around day 7. These colonies could be stably expanded </w:t>
      </w:r>
      <w:r w:rsidR="00415321" w:rsidRPr="00DF4E70">
        <w:rPr>
          <w:i/>
          <w:iCs/>
        </w:rPr>
        <w:t>in vitro</w:t>
      </w:r>
      <w:r w:rsidR="00415321" w:rsidRPr="00DF4E70">
        <w:t xml:space="preserve"> and were identified as </w:t>
      </w:r>
      <w:proofErr w:type="spellStart"/>
      <w:r w:rsidR="00415321" w:rsidRPr="00DF4E70">
        <w:t>hMSG</w:t>
      </w:r>
      <w:proofErr w:type="spellEnd"/>
      <w:r w:rsidR="00415321" w:rsidRPr="00DF4E70">
        <w:t>-SCs (</w:t>
      </w:r>
      <w:r w:rsidR="00415321" w:rsidRPr="00DF4E70">
        <w:rPr>
          <w:b/>
          <w:bCs/>
        </w:rPr>
        <w:t>Figure 1</w:t>
      </w:r>
      <w:r w:rsidR="00DE3E12" w:rsidRPr="00DF4E70">
        <w:rPr>
          <w:b/>
          <w:bCs/>
        </w:rPr>
        <w:t xml:space="preserve"> </w:t>
      </w:r>
      <w:proofErr w:type="gramStart"/>
      <w:r w:rsidR="00DE3E12" w:rsidRPr="00DF4E70">
        <w:rPr>
          <w:b/>
          <w:bCs/>
        </w:rPr>
        <w:t>A,B</w:t>
      </w:r>
      <w:proofErr w:type="gramEnd"/>
      <w:r w:rsidR="00415321" w:rsidRPr="00DF4E70">
        <w:t xml:space="preserve">). Flow cytometry analysis of </w:t>
      </w:r>
      <w:r w:rsidR="00685814" w:rsidRPr="00DF4E70">
        <w:t>passage 3</w:t>
      </w:r>
      <w:r w:rsidR="00415321" w:rsidRPr="00DF4E70">
        <w:t xml:space="preserve"> </w:t>
      </w:r>
      <w:proofErr w:type="spellStart"/>
      <w:r w:rsidR="00415321" w:rsidRPr="00DF4E70">
        <w:t>hMSG</w:t>
      </w:r>
      <w:proofErr w:type="spellEnd"/>
      <w:r w:rsidR="00415321" w:rsidRPr="00DF4E70">
        <w:t>-SCs showed high expression of the epithelial marker CD49f, while mesenchymal stem cell markers CD90 and CD105 were negative (</w:t>
      </w:r>
      <w:r w:rsidR="00685814" w:rsidRPr="00DF4E70">
        <w:rPr>
          <w:b/>
          <w:bCs/>
        </w:rPr>
        <w:t>Figure 1C</w:t>
      </w:r>
      <w:r w:rsidR="00415321" w:rsidRPr="00DF4E70">
        <w:t>).</w:t>
      </w:r>
      <w:r w:rsidRPr="00DF4E70">
        <w:t xml:space="preserve"> </w:t>
      </w:r>
      <w:r w:rsidR="00415321" w:rsidRPr="00DF4E70">
        <w:t xml:space="preserve">Together, these results demonstrate that </w:t>
      </w:r>
      <w:proofErr w:type="spellStart"/>
      <w:r w:rsidR="00415321" w:rsidRPr="00DF4E70">
        <w:t>hMSG</w:t>
      </w:r>
      <w:proofErr w:type="spellEnd"/>
      <w:r w:rsidR="00415321" w:rsidRPr="00DF4E70">
        <w:t>-SCs are distinct from mesenchymal stem cell populations and exhibit typical characteristics of epithelial origin.</w:t>
      </w:r>
    </w:p>
    <w:p w14:paraId="34AD3ABA" w14:textId="77777777" w:rsidR="00F3452F" w:rsidRPr="00DF4E70" w:rsidRDefault="00F3452F" w:rsidP="00DF4E70">
      <w:pPr>
        <w:rPr>
          <w:lang w:eastAsia="zh-CN"/>
        </w:rPr>
      </w:pPr>
    </w:p>
    <w:p w14:paraId="0B4DD53E" w14:textId="709D843A" w:rsidR="0008747E" w:rsidRPr="00DF4E70" w:rsidRDefault="00670A3A" w:rsidP="00DF4E70">
      <w:r w:rsidRPr="00DF4E70">
        <w:t xml:space="preserve">When </w:t>
      </w:r>
      <w:proofErr w:type="spellStart"/>
      <w:r w:rsidRPr="00DF4E70">
        <w:t>hMSG</w:t>
      </w:r>
      <w:proofErr w:type="spellEnd"/>
      <w:r w:rsidRPr="00DF4E70">
        <w:t xml:space="preserve">-MSCs and </w:t>
      </w:r>
      <w:proofErr w:type="spellStart"/>
      <w:r w:rsidRPr="00DF4E70">
        <w:t>hMSG</w:t>
      </w:r>
      <w:proofErr w:type="spellEnd"/>
      <w:r w:rsidRPr="00DF4E70">
        <w:t>-SCs were co-seeded in Matrigel at a 1:1 ratio, the cells self-assembled into organoids, forming distinct ductal branches and gradually maturing.</w:t>
      </w:r>
      <w:r w:rsidR="009C08CD" w:rsidRPr="00DF4E70">
        <w:rPr>
          <w:lang w:eastAsia="zh-CN"/>
        </w:rPr>
        <w:t xml:space="preserve"> A</w:t>
      </w:r>
      <w:r w:rsidRPr="00DF4E70">
        <w:t>cinar-like spherical structures extended into the Matrigel, while duct-like structures appeared as hollow tubular formations composed of monolayer or multilayer epithelial cells (</w:t>
      </w:r>
      <w:r w:rsidRPr="00DF4E70">
        <w:rPr>
          <w:b/>
          <w:bCs/>
        </w:rPr>
        <w:t>Figure 2</w:t>
      </w:r>
      <w:proofErr w:type="gramStart"/>
      <w:r w:rsidRPr="00DF4E70">
        <w:rPr>
          <w:b/>
          <w:bCs/>
        </w:rPr>
        <w:t>A</w:t>
      </w:r>
      <w:r w:rsidR="009C08CD" w:rsidRPr="00DF4E70">
        <w:rPr>
          <w:b/>
          <w:bCs/>
          <w:lang w:eastAsia="zh-CN"/>
        </w:rPr>
        <w:t>,B</w:t>
      </w:r>
      <w:proofErr w:type="gramEnd"/>
      <w:r w:rsidR="009C08CD" w:rsidRPr="00DF4E70">
        <w:rPr>
          <w:lang w:eastAsia="zh-CN"/>
        </w:rPr>
        <w:t>)</w:t>
      </w:r>
      <w:r w:rsidRPr="00DF4E70">
        <w:t xml:space="preserve">. </w:t>
      </w:r>
      <w:bookmarkStart w:id="2" w:name="OLE_LINK37"/>
      <w:r w:rsidR="00B76EF0" w:rsidRPr="00DF4E70">
        <w:t>Immunofluorescence analysis revealed epithelial heterogeneity and proliferative activity (</w:t>
      </w:r>
      <w:r w:rsidR="00B76EF0" w:rsidRPr="00DF4E70">
        <w:rPr>
          <w:b/>
          <w:bCs/>
        </w:rPr>
        <w:t>Figure 2C</w:t>
      </w:r>
      <w:r w:rsidR="00B76EF0" w:rsidRPr="00DF4E70">
        <w:t xml:space="preserve">). CK5 and Ki67 co-staining identified proliferative basal epithelial cells, while strong MUC5B expression indicated secretory features. </w:t>
      </w:r>
      <w:proofErr w:type="gramStart"/>
      <w:r w:rsidR="00B76EF0" w:rsidRPr="00DF4E70">
        <w:t>Whole-mount</w:t>
      </w:r>
      <w:proofErr w:type="gramEnd"/>
      <w:r w:rsidR="00B76EF0" w:rsidRPr="00DF4E70">
        <w:t xml:space="preserve"> staining further</w:t>
      </w:r>
      <w:r w:rsidR="00FC5497" w:rsidRPr="00DF4E70">
        <w:t xml:space="preserve"> confirmed the presence of both epithelial and mesenchymal components (</w:t>
      </w:r>
      <w:r w:rsidR="00FC5497" w:rsidRPr="00DF4E70">
        <w:rPr>
          <w:b/>
          <w:bCs/>
        </w:rPr>
        <w:t>Figure 2</w:t>
      </w:r>
      <w:r w:rsidR="0008747E" w:rsidRPr="00DF4E70">
        <w:rPr>
          <w:b/>
          <w:bCs/>
          <w:lang w:eastAsia="zh-CN"/>
        </w:rPr>
        <w:t>D</w:t>
      </w:r>
      <w:r w:rsidR="00FC5497" w:rsidRPr="00DF4E70">
        <w:t xml:space="preserve">). CK15/CK19 co-staining </w:t>
      </w:r>
      <w:r w:rsidR="0008747E" w:rsidRPr="00DF4E70">
        <w:t xml:space="preserve">indicated the presence of </w:t>
      </w:r>
      <w:r w:rsidR="0008747E" w:rsidRPr="00DF4E70">
        <w:rPr>
          <w:rStyle w:val="af2"/>
          <w:b w:val="0"/>
          <w:bCs w:val="0"/>
        </w:rPr>
        <w:t>basal epithelial progenitors (CK15⁺)</w:t>
      </w:r>
      <w:r w:rsidR="0008747E" w:rsidRPr="00DF4E70">
        <w:t xml:space="preserve"> together with </w:t>
      </w:r>
      <w:r w:rsidR="005012BA" w:rsidRPr="00DF4E70">
        <w:t>luminal</w:t>
      </w:r>
      <w:r w:rsidR="005012BA" w:rsidRPr="00DF4E70">
        <w:rPr>
          <w:rStyle w:val="af2"/>
          <w:b w:val="0"/>
          <w:bCs w:val="0"/>
        </w:rPr>
        <w:t xml:space="preserve"> </w:t>
      </w:r>
      <w:r w:rsidR="0008747E" w:rsidRPr="00DF4E70">
        <w:rPr>
          <w:rStyle w:val="af2"/>
          <w:b w:val="0"/>
          <w:bCs w:val="0"/>
        </w:rPr>
        <w:t>ductal cells (CK19⁺)</w:t>
      </w:r>
      <w:r w:rsidR="0008747E" w:rsidRPr="00DF4E70">
        <w:t>, demonstrating multiple epithelial subpopulations</w:t>
      </w:r>
      <w:r w:rsidR="0008747E" w:rsidRPr="00DF4E70" w:rsidDel="0008747E">
        <w:t xml:space="preserve"> </w:t>
      </w:r>
      <w:r w:rsidR="00FC5497" w:rsidRPr="00DF4E70">
        <w:t>within the organoids</w:t>
      </w:r>
      <w:r w:rsidR="0008747E" w:rsidRPr="00DF4E70">
        <w:rPr>
          <w:lang w:eastAsia="zh-CN"/>
        </w:rPr>
        <w:t>.</w:t>
      </w:r>
      <w:r w:rsidR="0008747E" w:rsidRPr="00DF4E70">
        <w:t xml:space="preserve"> In addition, Vimentin/CK15 co-staining revealed basal epithelial cells in close association with surrounding mesenchymal cells,</w:t>
      </w:r>
      <w:r w:rsidR="00FC5497" w:rsidRPr="00DF4E70">
        <w:t xml:space="preserve"> highlighting epithelial–mesenchymal interactions during organoid organization.</w:t>
      </w:r>
      <w:bookmarkEnd w:id="2"/>
    </w:p>
    <w:p w14:paraId="3DF04FB3" w14:textId="77777777" w:rsidR="00F3452F" w:rsidRPr="00DF4E70" w:rsidRDefault="00F3452F" w:rsidP="00DF4E70">
      <w:pPr>
        <w:rPr>
          <w:lang w:eastAsia="zh-CN"/>
        </w:rPr>
      </w:pPr>
    </w:p>
    <w:p w14:paraId="18675B01" w14:textId="601C39D0" w:rsidR="009C08CD" w:rsidRPr="00DF4E70" w:rsidRDefault="009C08CD" w:rsidP="00DF4E70">
      <w:pPr>
        <w:rPr>
          <w:lang w:eastAsia="zh-CN"/>
        </w:rPr>
      </w:pPr>
      <w:r w:rsidRPr="00DF4E70">
        <w:rPr>
          <w:lang w:eastAsia="zh-CN"/>
        </w:rPr>
        <w:t>To directly evaluate the role of epithelial–mesenchymal interactions, we compared organoids generated from MSC-only, SC-only, and MSC–SC co-culture conditions (</w:t>
      </w:r>
      <w:r w:rsidRPr="00DF4E70">
        <w:rPr>
          <w:b/>
          <w:bCs/>
          <w:lang w:eastAsia="zh-CN"/>
        </w:rPr>
        <w:t>Figure 3</w:t>
      </w:r>
      <w:r w:rsidRPr="00DF4E70">
        <w:rPr>
          <w:lang w:eastAsia="zh-CN"/>
        </w:rPr>
        <w:t xml:space="preserve">). MSC-only cultures formed aggregates accompanied by extensive outward migration of fibroblast-like cells, with no organized epithelial structures. SC-only cultures produced small, simple spheroids with limited size and minimal morphological complexity. MSC–SC co-culture generated significantly </w:t>
      </w:r>
      <w:r w:rsidRPr="00DF4E70">
        <w:rPr>
          <w:lang w:eastAsia="zh-CN"/>
        </w:rPr>
        <w:lastRenderedPageBreak/>
        <w:t>larger 3D organoids with branching extensions and early ductal–acinar-like structures, demonstrating that cooperation between MSCs and SCs is essential for robust morphogenesis.</w:t>
      </w:r>
    </w:p>
    <w:p w14:paraId="1E2D9BF5" w14:textId="3BB219D4" w:rsidR="00670A3A" w:rsidRPr="00DF4E70" w:rsidRDefault="00FC5497" w:rsidP="00DF4E70">
      <w:pPr>
        <w:rPr>
          <w:lang w:eastAsia="zh-CN"/>
        </w:rPr>
      </w:pPr>
      <w:r w:rsidRPr="00DF4E70">
        <w:t>Together, these findings</w:t>
      </w:r>
      <w:r w:rsidR="00670A3A" w:rsidRPr="00DF4E70">
        <w:t xml:space="preserve"> indicate that </w:t>
      </w:r>
      <w:r w:rsidR="00687F62" w:rsidRPr="00DF4E70">
        <w:t>co-assembly</w:t>
      </w:r>
      <w:r w:rsidR="00670A3A" w:rsidRPr="00DF4E70">
        <w:t xml:space="preserve"> of </w:t>
      </w:r>
      <w:proofErr w:type="spellStart"/>
      <w:r w:rsidR="00670A3A" w:rsidRPr="00DF4E70">
        <w:t>hMSG</w:t>
      </w:r>
      <w:proofErr w:type="spellEnd"/>
      <w:r w:rsidR="00670A3A" w:rsidRPr="00DF4E70">
        <w:t xml:space="preserve">-MSCs and </w:t>
      </w:r>
      <w:proofErr w:type="spellStart"/>
      <w:r w:rsidR="00670A3A" w:rsidRPr="00DF4E70">
        <w:t>hMSG</w:t>
      </w:r>
      <w:proofErr w:type="spellEnd"/>
      <w:r w:rsidR="00670A3A" w:rsidRPr="00DF4E70">
        <w:t>-SCs promotes the formation of multicellular organoids with both structural complexity and differentiation.</w:t>
      </w:r>
    </w:p>
    <w:p w14:paraId="6409EC8B" w14:textId="77777777" w:rsidR="004207A7" w:rsidRPr="00DF4E70" w:rsidRDefault="004207A7" w:rsidP="00DF4E70">
      <w:pPr>
        <w:rPr>
          <w:lang w:eastAsia="zh-CN"/>
        </w:rPr>
      </w:pPr>
    </w:p>
    <w:p w14:paraId="6D510784" w14:textId="2D4B70D2" w:rsidR="006E4797" w:rsidRPr="00DF4E70" w:rsidRDefault="00551D82" w:rsidP="00DF4E70">
      <w:r w:rsidRPr="00DF4E70">
        <w:rPr>
          <w:b/>
        </w:rPr>
        <w:t>FIGURE AND TABLE LEGENDS:</w:t>
      </w:r>
    </w:p>
    <w:p w14:paraId="759EFE09" w14:textId="354C0FC2" w:rsidR="004207A7" w:rsidRPr="00DF4E70" w:rsidRDefault="004207A7" w:rsidP="00DF4E70">
      <w:pPr>
        <w:rPr>
          <w:lang w:eastAsia="zh-CN"/>
        </w:rPr>
      </w:pPr>
    </w:p>
    <w:p w14:paraId="046EB0FA" w14:textId="31A4872F" w:rsidR="00D40E8F" w:rsidRPr="00DF4E70" w:rsidRDefault="00685814" w:rsidP="00DF4E70">
      <w:pPr>
        <w:rPr>
          <w:lang w:eastAsia="zh-CN"/>
        </w:rPr>
      </w:pPr>
      <w:r w:rsidRPr="00DF4E70">
        <w:rPr>
          <w:b/>
          <w:bCs/>
        </w:rPr>
        <w:t>Figure 1</w:t>
      </w:r>
      <w:r w:rsidR="00A64FB8" w:rsidRPr="00DF4E70">
        <w:rPr>
          <w:b/>
          <w:bCs/>
        </w:rPr>
        <w:t xml:space="preserve">: </w:t>
      </w:r>
      <w:r w:rsidRPr="00DF4E70">
        <w:rPr>
          <w:b/>
          <w:bCs/>
        </w:rPr>
        <w:t xml:space="preserve">Isolation and stable expansion of </w:t>
      </w:r>
      <w:proofErr w:type="spellStart"/>
      <w:r w:rsidRPr="00DF4E70">
        <w:rPr>
          <w:b/>
          <w:bCs/>
        </w:rPr>
        <w:t>hMSG</w:t>
      </w:r>
      <w:proofErr w:type="spellEnd"/>
      <w:r w:rsidRPr="00DF4E70">
        <w:rPr>
          <w:b/>
          <w:bCs/>
        </w:rPr>
        <w:t xml:space="preserve">-MSCs and </w:t>
      </w:r>
      <w:proofErr w:type="spellStart"/>
      <w:r w:rsidRPr="00DF4E70">
        <w:rPr>
          <w:b/>
          <w:bCs/>
        </w:rPr>
        <w:t>hMSG</w:t>
      </w:r>
      <w:proofErr w:type="spellEnd"/>
      <w:r w:rsidRPr="00DF4E70">
        <w:rPr>
          <w:b/>
          <w:bCs/>
        </w:rPr>
        <w:t xml:space="preserve">-SCs. </w:t>
      </w:r>
      <w:r w:rsidRPr="00DF4E70">
        <w:t>(</w:t>
      </w:r>
      <w:r w:rsidRPr="00DF4E70">
        <w:rPr>
          <w:b/>
          <w:bCs/>
        </w:rPr>
        <w:t>A</w:t>
      </w:r>
      <w:r w:rsidRPr="00DF4E70">
        <w:t xml:space="preserve">) Outgrowth of cells from human minor salivary gland explants. Left: </w:t>
      </w:r>
      <w:proofErr w:type="spellStart"/>
      <w:r w:rsidRPr="00DF4E70">
        <w:t>hMSG</w:t>
      </w:r>
      <w:proofErr w:type="spellEnd"/>
      <w:r w:rsidRPr="00DF4E70">
        <w:t xml:space="preserve">-MSCs with spindle-shaped morphology; Right: </w:t>
      </w:r>
      <w:proofErr w:type="spellStart"/>
      <w:r w:rsidRPr="00DF4E70">
        <w:t>hMSG</w:t>
      </w:r>
      <w:proofErr w:type="spellEnd"/>
      <w:r w:rsidRPr="00DF4E70">
        <w:t xml:space="preserve">-SCs with cobblestone-like morphology. Scale bar = 100 </w:t>
      </w:r>
      <w:proofErr w:type="spellStart"/>
      <w:r w:rsidRPr="00DF4E70">
        <w:t>μm</w:t>
      </w:r>
      <w:proofErr w:type="spellEnd"/>
      <w:r w:rsidRPr="00DF4E70">
        <w:t>. (</w:t>
      </w:r>
      <w:r w:rsidRPr="00DF4E70">
        <w:rPr>
          <w:b/>
          <w:bCs/>
        </w:rPr>
        <w:t>B</w:t>
      </w:r>
      <w:r w:rsidRPr="00DF4E70">
        <w:t xml:space="preserve">) Passage 3 cells retain their respective morphologies. Left: </w:t>
      </w:r>
      <w:proofErr w:type="spellStart"/>
      <w:r w:rsidRPr="00DF4E70">
        <w:t>hMSG</w:t>
      </w:r>
      <w:proofErr w:type="spellEnd"/>
      <w:r w:rsidRPr="00DF4E70">
        <w:t xml:space="preserve">-MSCs; Right: </w:t>
      </w:r>
      <w:proofErr w:type="spellStart"/>
      <w:r w:rsidRPr="00DF4E70">
        <w:t>hMSG</w:t>
      </w:r>
      <w:proofErr w:type="spellEnd"/>
      <w:r w:rsidRPr="00DF4E70">
        <w:t xml:space="preserve">-SCs. Scale bar = 100 </w:t>
      </w:r>
      <w:proofErr w:type="spellStart"/>
      <w:r w:rsidRPr="00DF4E70">
        <w:t>μm</w:t>
      </w:r>
      <w:proofErr w:type="spellEnd"/>
      <w:r w:rsidRPr="00DF4E70">
        <w:t>. (</w:t>
      </w:r>
      <w:r w:rsidRPr="00DF4E70">
        <w:rPr>
          <w:b/>
          <w:bCs/>
        </w:rPr>
        <w:t>C</w:t>
      </w:r>
      <w:r w:rsidRPr="00DF4E70">
        <w:t xml:space="preserve">) Flow cytometry of passage 3 cells. </w:t>
      </w:r>
      <w:proofErr w:type="spellStart"/>
      <w:r w:rsidRPr="00DF4E70">
        <w:t>hMSG</w:t>
      </w:r>
      <w:proofErr w:type="spellEnd"/>
      <w:r w:rsidRPr="00DF4E70">
        <w:t xml:space="preserve">-MSCs express mesenchymal markers CD29, CD90, CD105, and CD166, whereas </w:t>
      </w:r>
      <w:proofErr w:type="spellStart"/>
      <w:r w:rsidRPr="00DF4E70">
        <w:t>hMSG</w:t>
      </w:r>
      <w:proofErr w:type="spellEnd"/>
      <w:r w:rsidRPr="00DF4E70">
        <w:t>-SCs express the epithelial marker CD49f and are negative for CD90 and CD105, confirming their distinct identities.</w:t>
      </w:r>
    </w:p>
    <w:p w14:paraId="6252C95A" w14:textId="0052105D" w:rsidR="005012BA" w:rsidRPr="00DF4E70" w:rsidRDefault="005012BA" w:rsidP="00DF4E70">
      <w:pPr>
        <w:rPr>
          <w:lang w:eastAsia="zh-CN"/>
        </w:rPr>
      </w:pPr>
    </w:p>
    <w:p w14:paraId="521AEFA5" w14:textId="36136377" w:rsidR="005012BA" w:rsidRPr="00DF4E70" w:rsidRDefault="005012BA" w:rsidP="00DF4E70">
      <w:r w:rsidRPr="00DF4E70">
        <w:rPr>
          <w:b/>
          <w:bCs/>
        </w:rPr>
        <w:t>Figure 2</w:t>
      </w:r>
      <w:r w:rsidR="0006696E" w:rsidRPr="00DF4E70">
        <w:rPr>
          <w:b/>
          <w:bCs/>
        </w:rPr>
        <w:t xml:space="preserve">: </w:t>
      </w:r>
      <w:proofErr w:type="spellStart"/>
      <w:r w:rsidRPr="00DF4E70">
        <w:rPr>
          <w:b/>
          <w:bCs/>
        </w:rPr>
        <w:t>hMSG</w:t>
      </w:r>
      <w:proofErr w:type="spellEnd"/>
      <w:r w:rsidRPr="00DF4E70">
        <w:rPr>
          <w:b/>
          <w:bCs/>
        </w:rPr>
        <w:t xml:space="preserve">-MSCs and </w:t>
      </w:r>
      <w:proofErr w:type="spellStart"/>
      <w:r w:rsidRPr="00DF4E70">
        <w:rPr>
          <w:b/>
          <w:bCs/>
        </w:rPr>
        <w:t>hMSG</w:t>
      </w:r>
      <w:proofErr w:type="spellEnd"/>
      <w:r w:rsidRPr="00DF4E70">
        <w:rPr>
          <w:b/>
          <w:bCs/>
        </w:rPr>
        <w:t>-SCs self-organize to form salivary gland organoids.</w:t>
      </w:r>
      <w:r w:rsidRPr="00DF4E70">
        <w:t xml:space="preserve"> (</w:t>
      </w:r>
      <w:proofErr w:type="gramStart"/>
      <w:r w:rsidRPr="00DF4E70">
        <w:rPr>
          <w:b/>
          <w:bCs/>
        </w:rPr>
        <w:t>A</w:t>
      </w:r>
      <w:r w:rsidRPr="00DF4E70">
        <w:rPr>
          <w:b/>
          <w:bCs/>
          <w:lang w:eastAsia="zh-CN"/>
        </w:rPr>
        <w:t>,B</w:t>
      </w:r>
      <w:proofErr w:type="gramEnd"/>
      <w:r w:rsidRPr="00DF4E70">
        <w:t xml:space="preserve">) Co-seeding of </w:t>
      </w:r>
      <w:proofErr w:type="spellStart"/>
      <w:r w:rsidRPr="00DF4E70">
        <w:t>hMSG</w:t>
      </w:r>
      <w:proofErr w:type="spellEnd"/>
      <w:r w:rsidRPr="00DF4E70">
        <w:t xml:space="preserve">-MSCs and </w:t>
      </w:r>
      <w:proofErr w:type="spellStart"/>
      <w:r w:rsidRPr="00DF4E70">
        <w:t>hMSG</w:t>
      </w:r>
      <w:proofErr w:type="spellEnd"/>
      <w:r w:rsidRPr="00DF4E70">
        <w:t xml:space="preserve">-SCs in Matrigel results in the formation of organoids with distinct ductal–acinar-like structures. Scale bars = 50 </w:t>
      </w:r>
      <w:proofErr w:type="spellStart"/>
      <w:r w:rsidRPr="00DF4E70">
        <w:t>μm</w:t>
      </w:r>
      <w:proofErr w:type="spellEnd"/>
      <w:r w:rsidRPr="00DF4E70">
        <w:t xml:space="preserve"> (</w:t>
      </w:r>
      <w:r w:rsidRPr="00DF4E70">
        <w:rPr>
          <w:lang w:eastAsia="zh-CN"/>
        </w:rPr>
        <w:t>A</w:t>
      </w:r>
      <w:r w:rsidRPr="00DF4E70">
        <w:t>)</w:t>
      </w:r>
      <w:bookmarkStart w:id="3" w:name="OLE_LINK40"/>
      <w:r w:rsidR="009C08CD" w:rsidRPr="00DF4E70">
        <w:rPr>
          <w:lang w:eastAsia="zh-CN"/>
        </w:rPr>
        <w:t xml:space="preserve">, </w:t>
      </w:r>
      <w:r w:rsidRPr="00DF4E70">
        <w:t xml:space="preserve">200 </w:t>
      </w:r>
      <w:proofErr w:type="spellStart"/>
      <w:r w:rsidRPr="00DF4E70">
        <w:t>μm</w:t>
      </w:r>
      <w:proofErr w:type="spellEnd"/>
      <w:r w:rsidRPr="00DF4E70">
        <w:t xml:space="preserve"> (</w:t>
      </w:r>
      <w:r w:rsidRPr="00DF4E70">
        <w:rPr>
          <w:lang w:eastAsia="zh-CN"/>
        </w:rPr>
        <w:t>B, l</w:t>
      </w:r>
      <w:r w:rsidRPr="00DF4E70">
        <w:t>eft)</w:t>
      </w:r>
      <w:r w:rsidR="0006696E" w:rsidRPr="00DF4E70">
        <w:t>,</w:t>
      </w:r>
      <w:r w:rsidRPr="00DF4E70">
        <w:t xml:space="preserve"> and 50 </w:t>
      </w:r>
      <w:proofErr w:type="spellStart"/>
      <w:r w:rsidRPr="00DF4E70">
        <w:t>μm</w:t>
      </w:r>
      <w:proofErr w:type="spellEnd"/>
      <w:r w:rsidRPr="00DF4E70">
        <w:t xml:space="preserve"> (</w:t>
      </w:r>
      <w:r w:rsidRPr="00DF4E70">
        <w:rPr>
          <w:b/>
          <w:bCs/>
          <w:lang w:eastAsia="zh-CN"/>
        </w:rPr>
        <w:t>B</w:t>
      </w:r>
      <w:r w:rsidRPr="00DF4E70">
        <w:rPr>
          <w:lang w:eastAsia="zh-CN"/>
        </w:rPr>
        <w:t xml:space="preserve">, </w:t>
      </w:r>
      <w:r w:rsidRPr="00DF4E70">
        <w:t>right).</w:t>
      </w:r>
      <w:bookmarkEnd w:id="3"/>
      <w:r w:rsidRPr="00DF4E70">
        <w:t xml:space="preserve"> </w:t>
      </w:r>
      <w:r w:rsidRPr="00DF4E70">
        <w:rPr>
          <w:lang w:eastAsia="zh-CN"/>
        </w:rPr>
        <w:t>(</w:t>
      </w:r>
      <w:r w:rsidRPr="00DF4E70">
        <w:rPr>
          <w:b/>
          <w:bCs/>
          <w:lang w:eastAsia="zh-CN"/>
        </w:rPr>
        <w:t>C</w:t>
      </w:r>
      <w:r w:rsidRPr="00DF4E70">
        <w:rPr>
          <w:lang w:eastAsia="zh-CN"/>
        </w:rPr>
        <w:t>)</w:t>
      </w:r>
      <w:r w:rsidRPr="00DF4E70">
        <w:t xml:space="preserve"> Co-staining of CK5 (green)</w:t>
      </w:r>
      <w:r w:rsidRPr="00DF4E70">
        <w:rPr>
          <w:lang w:eastAsia="zh-CN"/>
        </w:rPr>
        <w:t xml:space="preserve"> and </w:t>
      </w:r>
      <w:r w:rsidRPr="00DF4E70">
        <w:t>Ki67 (red) identifie</w:t>
      </w:r>
      <w:r w:rsidRPr="00DF4E70">
        <w:rPr>
          <w:lang w:eastAsia="zh-CN"/>
        </w:rPr>
        <w:t>s</w:t>
      </w:r>
      <w:r w:rsidRPr="00DF4E70">
        <w:t xml:space="preserve"> proliferative basal epithelial cells. </w:t>
      </w:r>
      <w:r w:rsidRPr="00DF4E70">
        <w:rPr>
          <w:lang w:eastAsia="zh-CN"/>
        </w:rPr>
        <w:t>S</w:t>
      </w:r>
      <w:r w:rsidRPr="00DF4E70">
        <w:t>taining of MUC5B (</w:t>
      </w:r>
      <w:r w:rsidRPr="00DF4E70">
        <w:rPr>
          <w:lang w:eastAsia="zh-CN"/>
        </w:rPr>
        <w:t>green</w:t>
      </w:r>
      <w:r w:rsidRPr="00DF4E70">
        <w:t xml:space="preserve">) indicates secretory features. Nuclei are counterstained with DAPI (blue). Scale bar = </w:t>
      </w:r>
      <w:r w:rsidRPr="00DF4E70">
        <w:rPr>
          <w:lang w:eastAsia="zh-CN"/>
        </w:rPr>
        <w:t>25</w:t>
      </w:r>
      <w:r w:rsidRPr="00DF4E70">
        <w:t xml:space="preserve"> </w:t>
      </w:r>
      <w:proofErr w:type="spellStart"/>
      <w:r w:rsidRPr="00DF4E70">
        <w:t>μm</w:t>
      </w:r>
      <w:proofErr w:type="spellEnd"/>
      <w:r w:rsidRPr="00DF4E70">
        <w:t>.</w:t>
      </w:r>
      <w:r w:rsidRPr="00DF4E70">
        <w:rPr>
          <w:lang w:eastAsia="zh-CN"/>
        </w:rPr>
        <w:t xml:space="preserve"> </w:t>
      </w:r>
      <w:r w:rsidRPr="00DF4E70">
        <w:t>(</w:t>
      </w:r>
      <w:r w:rsidRPr="00DF4E70">
        <w:rPr>
          <w:b/>
          <w:bCs/>
          <w:lang w:eastAsia="zh-CN"/>
        </w:rPr>
        <w:t>D</w:t>
      </w:r>
      <w:r w:rsidRPr="00DF4E70">
        <w:t xml:space="preserve">) </w:t>
      </w:r>
      <w:r w:rsidRPr="00DF4E70">
        <w:rPr>
          <w:lang w:eastAsia="zh-CN"/>
        </w:rPr>
        <w:t>Whole-mount i</w:t>
      </w:r>
      <w:r w:rsidRPr="00DF4E70">
        <w:t>mmunofluorescence staining demonstrate</w:t>
      </w:r>
      <w:r w:rsidRPr="00DF4E70">
        <w:rPr>
          <w:lang w:eastAsia="zh-CN"/>
        </w:rPr>
        <w:t>s</w:t>
      </w:r>
      <w:r w:rsidRPr="00DF4E70">
        <w:t xml:space="preserve"> epithelial and mesenchymal components within organoids. Co-staining of CK15 (green) and CK19 (red) confirm</w:t>
      </w:r>
      <w:r w:rsidRPr="00DF4E70">
        <w:rPr>
          <w:lang w:eastAsia="zh-CN"/>
        </w:rPr>
        <w:t>s</w:t>
      </w:r>
      <w:r w:rsidRPr="00DF4E70">
        <w:t xml:space="preserve"> multiple epithelial subpopulations, whereas co-staining of Vimentin (green) and CK15 (red) show</w:t>
      </w:r>
      <w:r w:rsidRPr="00DF4E70">
        <w:rPr>
          <w:lang w:eastAsia="zh-CN"/>
        </w:rPr>
        <w:t>s</w:t>
      </w:r>
      <w:r w:rsidRPr="00DF4E70">
        <w:t xml:space="preserve"> mesenchymal cells surrounding CK15⁺ basal</w:t>
      </w:r>
      <w:r w:rsidRPr="00DF4E70">
        <w:rPr>
          <w:lang w:eastAsia="zh-CN"/>
        </w:rPr>
        <w:t xml:space="preserve"> </w:t>
      </w:r>
      <w:r w:rsidRPr="00DF4E70">
        <w:t xml:space="preserve">epithelial cells. Nuclei </w:t>
      </w:r>
      <w:r w:rsidRPr="00DF4E70">
        <w:rPr>
          <w:lang w:eastAsia="zh-CN"/>
        </w:rPr>
        <w:t>are</w:t>
      </w:r>
      <w:r w:rsidRPr="00DF4E70">
        <w:t xml:space="preserve"> counterstained with DAPI (blue). Scale bar = 100 </w:t>
      </w:r>
      <w:proofErr w:type="spellStart"/>
      <w:r w:rsidRPr="00DF4E70">
        <w:t>μm</w:t>
      </w:r>
      <w:proofErr w:type="spellEnd"/>
      <w:r w:rsidRPr="00DF4E70">
        <w:t>.</w:t>
      </w:r>
    </w:p>
    <w:p w14:paraId="15B2860F" w14:textId="6ACF5BC4" w:rsidR="009C08CD" w:rsidRPr="00DF4E70" w:rsidRDefault="009C08CD" w:rsidP="00DF4E70">
      <w:pPr>
        <w:shd w:val="clear" w:color="auto" w:fill="FFFFFF"/>
        <w:rPr>
          <w:b/>
          <w:bCs/>
          <w:kern w:val="2"/>
        </w:rPr>
      </w:pPr>
      <w:r w:rsidRPr="00DF4E70">
        <w:br/>
      </w:r>
      <w:r w:rsidRPr="00DF4E70">
        <w:rPr>
          <w:b/>
          <w:bCs/>
        </w:rPr>
        <w:t>Figure 3</w:t>
      </w:r>
      <w:r w:rsidR="00B03E37" w:rsidRPr="00DF4E70">
        <w:rPr>
          <w:b/>
          <w:bCs/>
        </w:rPr>
        <w:t xml:space="preserve">: </w:t>
      </w:r>
      <w:r w:rsidRPr="00DF4E70">
        <w:rPr>
          <w:b/>
          <w:bCs/>
        </w:rPr>
        <w:t xml:space="preserve">Morphological comparison of organoids generated from </w:t>
      </w:r>
      <w:proofErr w:type="spellStart"/>
      <w:r w:rsidRPr="00DF4E70">
        <w:rPr>
          <w:b/>
          <w:bCs/>
        </w:rPr>
        <w:t>hMSG</w:t>
      </w:r>
      <w:proofErr w:type="spellEnd"/>
      <w:r w:rsidRPr="00DF4E70">
        <w:rPr>
          <w:b/>
          <w:bCs/>
        </w:rPr>
        <w:t xml:space="preserve">-MSCs alone, </w:t>
      </w:r>
      <w:proofErr w:type="spellStart"/>
      <w:r w:rsidRPr="00DF4E70">
        <w:rPr>
          <w:b/>
          <w:bCs/>
        </w:rPr>
        <w:t>hMSG</w:t>
      </w:r>
      <w:proofErr w:type="spellEnd"/>
      <w:r w:rsidRPr="00DF4E70">
        <w:rPr>
          <w:b/>
          <w:bCs/>
        </w:rPr>
        <w:t>-SCs alone, and MSC–SC co-culture.</w:t>
      </w:r>
      <w:r w:rsidRPr="00DF4E70">
        <w:t xml:space="preserve"> Representative bright-field images show that: MSC-only cultures formed aggregates surrounded by abundant fibroblast-like cells, without organized epithelial structures. SC-only cultures produced small, simple spheroid structures with limited size and minimal morphological complexity. MSC–SC co-culture generated larger 3D organoids with visible branching and early ductal–acinar–like architecture. Scale bars = 500 </w:t>
      </w:r>
      <w:proofErr w:type="spellStart"/>
      <w:r w:rsidRPr="00DF4E70">
        <w:t>μm</w:t>
      </w:r>
      <w:proofErr w:type="spellEnd"/>
      <w:r w:rsidRPr="00DF4E70">
        <w:t xml:space="preserve"> (top row)</w:t>
      </w:r>
      <w:r w:rsidRPr="00DF4E70">
        <w:rPr>
          <w:lang w:eastAsia="zh-CN"/>
        </w:rPr>
        <w:t xml:space="preserve"> and </w:t>
      </w:r>
      <w:r w:rsidRPr="00DF4E70">
        <w:t xml:space="preserve">100 </w:t>
      </w:r>
      <w:proofErr w:type="spellStart"/>
      <w:r w:rsidRPr="00DF4E70">
        <w:t>μm</w:t>
      </w:r>
      <w:proofErr w:type="spellEnd"/>
      <w:r w:rsidRPr="00DF4E70">
        <w:t xml:space="preserve"> (bottom row).</w:t>
      </w:r>
    </w:p>
    <w:p w14:paraId="194BE468" w14:textId="77777777" w:rsidR="005012BA" w:rsidRPr="00DF4E70" w:rsidRDefault="005012BA" w:rsidP="00DF4E70">
      <w:pPr>
        <w:rPr>
          <w:lang w:eastAsia="zh-CN"/>
        </w:rPr>
      </w:pPr>
    </w:p>
    <w:p w14:paraId="7C0B6465" w14:textId="16DE223B" w:rsidR="006E4797" w:rsidRPr="00DF4E70" w:rsidRDefault="00551D82" w:rsidP="00DF4E70">
      <w:pPr>
        <w:rPr>
          <w:b/>
        </w:rPr>
      </w:pPr>
      <w:r w:rsidRPr="00DF4E70">
        <w:rPr>
          <w:b/>
        </w:rPr>
        <w:t>DISCUSSION:</w:t>
      </w:r>
    </w:p>
    <w:p w14:paraId="42D54498" w14:textId="77777777" w:rsidR="004D333F" w:rsidRPr="00DF4E70" w:rsidRDefault="004D333F" w:rsidP="00DF4E70">
      <w:bookmarkStart w:id="4" w:name="OLE_LINK33"/>
      <w:r w:rsidRPr="00DF4E70">
        <w:t xml:space="preserve">This protocol enables the successful construction of human minor salivary gland organoids through the isolation and culture of </w:t>
      </w:r>
      <w:proofErr w:type="spellStart"/>
      <w:r w:rsidRPr="00DF4E70">
        <w:t>hMSG</w:t>
      </w:r>
      <w:proofErr w:type="spellEnd"/>
      <w:r w:rsidRPr="00DF4E70">
        <w:t xml:space="preserve">-SCs and </w:t>
      </w:r>
      <w:proofErr w:type="spellStart"/>
      <w:r w:rsidRPr="00DF4E70">
        <w:t>hMSG</w:t>
      </w:r>
      <w:proofErr w:type="spellEnd"/>
      <w:r w:rsidRPr="00DF4E70">
        <w:t>-MSCs. The formation of organoids depends on careful preparation of tissue explants, maintaining distinct culture conditions for epithelial and mesenchymal cells, and accurate co-seeding of both cell types on Matrigel. Appropriate cell ratios and seeding densities are critical for supporting self-organization and reproducible formation of ductal–acinar-like structures.</w:t>
      </w:r>
    </w:p>
    <w:p w14:paraId="0A919458" w14:textId="77777777" w:rsidR="00542A12" w:rsidRPr="00DF4E70" w:rsidRDefault="00542A12" w:rsidP="00DF4E70"/>
    <w:p w14:paraId="0AB5519D" w14:textId="77777777" w:rsidR="004D333F" w:rsidRPr="00DF4E70" w:rsidRDefault="004D333F" w:rsidP="00DF4E70">
      <w:r w:rsidRPr="00DF4E70">
        <w:t xml:space="preserve">During the procedure, challenges such as poor epithelial cell outgrowth, uneven organoid formation, or cell death during passaging may arise. These issues can be addressed by optimizing </w:t>
      </w:r>
      <w:r w:rsidRPr="00DF4E70">
        <w:lastRenderedPageBreak/>
        <w:t xml:space="preserve">culture media, ensuring timely tissue adherence, and carefully monitoring enzymatic dissociation. </w:t>
      </w:r>
    </w:p>
    <w:p w14:paraId="01E59E9A" w14:textId="77777777" w:rsidR="00542A12" w:rsidRPr="00DF4E70" w:rsidRDefault="00542A12" w:rsidP="00DF4E70"/>
    <w:p w14:paraId="6908B811" w14:textId="335CE6E4" w:rsidR="004D333F" w:rsidRPr="00DF4E70" w:rsidRDefault="00EE45D7" w:rsidP="00DF4E70">
      <w:bookmarkStart w:id="5" w:name="OLE_LINK1"/>
      <w:r w:rsidRPr="00DF4E70">
        <w:t>To promote the formation and maturation of salivary gland organoids, various strategies have been explored, including optimization of the growth environment, such as the use of bioreactors, and regulation of the microenvironment through growth factors and small molecule signaling modulators</w:t>
      </w:r>
      <w:r w:rsidRPr="00DF4E70">
        <w:rPr>
          <w:noProof/>
          <w:vertAlign w:val="superscript"/>
        </w:rPr>
        <w:fldChar w:fldCharType="begin">
          <w:fldData xml:space="preserve">PEVuZE5vdGU+PENpdGU+PEF1dGhvcj5Ib3NzZWluaTwvQXV0aG9yPjxZZWFyPjIwMTg8L1llYXI+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M5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</w:fldData>
        </w:fldChar>
      </w:r>
      <w:r w:rsidR="00FB3729" w:rsidRPr="00DF4E70">
        <w:rPr>
          <w:noProof/>
          <w:vertAlign w:val="superscript"/>
        </w:rPr>
        <w:instrText xml:space="preserve"> ADDIN EN.CITE </w:instrText>
      </w:r>
      <w:r w:rsidR="00FB3729" w:rsidRPr="00DF4E70">
        <w:rPr>
          <w:noProof/>
          <w:vertAlign w:val="superscript"/>
        </w:rPr>
        <w:fldChar w:fldCharType="begin">
          <w:fldData xml:space="preserve">PEVuZE5vdGU+PENpdGU+PEF1dGhvcj5Ib3NzZWluaTwvQXV0aG9yPjxZZWFyPjIwMTg8L1llYXI+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M5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</w:fldData>
        </w:fldChar>
      </w:r>
      <w:r w:rsidR="00FB3729" w:rsidRPr="00DF4E70">
        <w:rPr>
          <w:noProof/>
          <w:vertAlign w:val="superscript"/>
        </w:rPr>
        <w:instrText xml:space="preserve"> ADDIN EN.CITE.DATA </w:instrText>
      </w:r>
      <w:r w:rsidR="00FB3729" w:rsidRPr="00DF4E70">
        <w:rPr>
          <w:noProof/>
          <w:vertAlign w:val="superscript"/>
        </w:rPr>
      </w:r>
      <w:r w:rsidR="00FB3729" w:rsidRPr="00DF4E70">
        <w:rPr>
          <w:noProof/>
          <w:vertAlign w:val="superscript"/>
        </w:rPr>
        <w:fldChar w:fldCharType="end"/>
      </w:r>
      <w:r w:rsidRPr="00DF4E70">
        <w:rPr>
          <w:noProof/>
          <w:vertAlign w:val="superscript"/>
        </w:rPr>
      </w:r>
      <w:r w:rsidRPr="00DF4E70">
        <w:rPr>
          <w:noProof/>
          <w:vertAlign w:val="superscript"/>
        </w:rPr>
        <w:fldChar w:fldCharType="separate"/>
      </w:r>
      <w:r w:rsidR="00FB3729" w:rsidRPr="00DF4E70">
        <w:rPr>
          <w:noProof/>
          <w:vertAlign w:val="superscript"/>
        </w:rPr>
        <w:t>9,12,14</w:t>
      </w:r>
      <w:r w:rsidR="00542A12" w:rsidRPr="00DF4E70">
        <w:rPr>
          <w:noProof/>
          <w:vertAlign w:val="superscript"/>
        </w:rPr>
        <w:t>–</w:t>
      </w:r>
      <w:r w:rsidR="00FB3729" w:rsidRPr="00DF4E70">
        <w:rPr>
          <w:noProof/>
          <w:vertAlign w:val="superscript"/>
        </w:rPr>
        <w:t>16</w:t>
      </w:r>
      <w:r w:rsidRPr="00DF4E70">
        <w:rPr>
          <w:noProof/>
          <w:vertAlign w:val="superscript"/>
        </w:rPr>
        <w:fldChar w:fldCharType="end"/>
      </w:r>
      <w:r w:rsidRPr="00DF4E70">
        <w:t xml:space="preserve">. Since MSCs and </w:t>
      </w:r>
      <w:proofErr w:type="spellStart"/>
      <w:r w:rsidRPr="00DF4E70">
        <w:t>hMSG</w:t>
      </w:r>
      <w:proofErr w:type="spellEnd"/>
      <w:r w:rsidRPr="00DF4E70">
        <w:t xml:space="preserve">-SCs are derived from the same tissue source, their co-assembly not only provides diverse cell types and intercellular interactions but also enables paracrine functions of MSCs to support further organoid maturation. Compared with organoids generated from </w:t>
      </w:r>
      <w:proofErr w:type="spellStart"/>
      <w:r w:rsidRPr="00DF4E70">
        <w:t>hMSG</w:t>
      </w:r>
      <w:proofErr w:type="spellEnd"/>
      <w:r w:rsidRPr="00DF4E70">
        <w:t>-SCs alone, this approach yields organoids with more complex ductal–acinar structures and enhanced expression of functional proteins.</w:t>
      </w:r>
      <w:bookmarkStart w:id="6" w:name="OLE_LINK2"/>
      <w:bookmarkEnd w:id="5"/>
      <w:r w:rsidR="004D333F" w:rsidRPr="00DF4E70">
        <w:t xml:space="preserve"> </w:t>
      </w:r>
      <w:bookmarkStart w:id="7" w:name="OLE_LINK36"/>
      <w:bookmarkEnd w:id="6"/>
      <w:r w:rsidR="004D333F" w:rsidRPr="00DF4E70">
        <w:t xml:space="preserve">Although this protocol effectively generates structurally defined organoids </w:t>
      </w:r>
      <w:r w:rsidR="004D333F" w:rsidRPr="00DF4E70">
        <w:rPr>
          <w:i/>
          <w:iCs/>
        </w:rPr>
        <w:t>in vitro</w:t>
      </w:r>
      <w:r w:rsidR="004D333F" w:rsidRPr="00DF4E70">
        <w:t>, their functional maturation and long-term culture stability remain to be validated.</w:t>
      </w:r>
    </w:p>
    <w:p w14:paraId="4DCAC1EB" w14:textId="77777777" w:rsidR="00542A12" w:rsidRPr="00DF4E70" w:rsidRDefault="00542A12" w:rsidP="00DF4E70">
      <w:pPr>
        <w:rPr>
          <w:lang w:eastAsia="zh-CN"/>
        </w:rPr>
      </w:pPr>
    </w:p>
    <w:bookmarkEnd w:id="7"/>
    <w:p w14:paraId="3F005698" w14:textId="41BB2017" w:rsidR="00FB3729" w:rsidRPr="00DF4E70" w:rsidRDefault="00FB3729" w:rsidP="00DF4E70">
      <w:r w:rsidRPr="00DF4E70">
        <w:t>Importantly, the organoids generated using this co-culture protocol have broad potential for disease modeling. Their stable ductal–acinar organization and preserved epithelial–mesenchymal interactions provide a physiologically relevant platform for studying salivary gland disorders, including radiation-induced gland injury, secretory dysfunction, inflammatory responses, and fibrotic remodeling. Because the system supports controlled perturbations in a 3D microenvironment, it may further enable drug-testing applications and mechanistic studies of epithelial regeneration or glandular dysfunction.</w:t>
      </w:r>
    </w:p>
    <w:p w14:paraId="4464835C" w14:textId="77777777" w:rsidR="001C53B2" w:rsidRPr="00DF4E70" w:rsidRDefault="001C53B2" w:rsidP="00DF4E70">
      <w:pPr>
        <w:rPr>
          <w:lang w:eastAsia="zh-CN"/>
        </w:rPr>
      </w:pPr>
    </w:p>
    <w:p w14:paraId="0E8A61AF" w14:textId="1651098D" w:rsidR="004D333F" w:rsidRPr="00DF4E70" w:rsidRDefault="004D333F" w:rsidP="00DF4E70">
      <w:r w:rsidRPr="00DF4E70">
        <w:t>Overall, this study provides a</w:t>
      </w:r>
      <w:r w:rsidR="001C53B2" w:rsidRPr="00DF4E70">
        <w:t xml:space="preserve"> crucial experimental foundation for salivary gland regeneration and disease modeling research, with potential applications in the treatment of salivary gland dysfunction and drug screening</w:t>
      </w:r>
      <w:r w:rsidRPr="00DF4E70">
        <w:t>.</w:t>
      </w:r>
    </w:p>
    <w:bookmarkEnd w:id="4"/>
    <w:p w14:paraId="0BEB38EC" w14:textId="77777777" w:rsidR="006E4797" w:rsidRPr="00DF4E70" w:rsidRDefault="006E4797" w:rsidP="00DF4E70"/>
    <w:p w14:paraId="59F37CC4" w14:textId="3F4CE0E9" w:rsidR="006E4797" w:rsidRPr="00DF4E70" w:rsidRDefault="00551D82" w:rsidP="00DF4E70">
      <w:pPr>
        <w:pBdr>
          <w:top w:val="nil"/>
          <w:left w:val="nil"/>
          <w:bottom w:val="nil"/>
          <w:right w:val="nil"/>
          <w:between w:val="nil"/>
        </w:pBdr>
      </w:pPr>
      <w:r w:rsidRPr="00DF4E70">
        <w:rPr>
          <w:b/>
        </w:rPr>
        <w:t>ACKNOWLEDGMENTS:</w:t>
      </w:r>
    </w:p>
    <w:p w14:paraId="63A99A9D" w14:textId="7001DA3C" w:rsidR="004D333F" w:rsidRPr="00DF4E70" w:rsidRDefault="004D333F" w:rsidP="00DF4E70">
      <w:r w:rsidRPr="00DF4E70">
        <w:t>This study was supported by the National Natural Science Foundation of China (Grant Number</w:t>
      </w:r>
      <w:r w:rsidR="00237E86" w:rsidRPr="00DF4E70">
        <w:t>s</w:t>
      </w:r>
      <w:r w:rsidRPr="00DF4E70">
        <w:t xml:space="preserve"> 81801946, 81871576) and the Wuxi </w:t>
      </w:r>
      <w:proofErr w:type="spellStart"/>
      <w:r w:rsidRPr="00DF4E70">
        <w:t>Taihu</w:t>
      </w:r>
      <w:proofErr w:type="spellEnd"/>
      <w:r w:rsidRPr="00DF4E70">
        <w:t xml:space="preserve"> Lake Talent Plan, </w:t>
      </w:r>
      <w:r w:rsidR="00237E86" w:rsidRPr="00DF4E70">
        <w:t xml:space="preserve">which </w:t>
      </w:r>
      <w:r w:rsidRPr="00DF4E70">
        <w:t xml:space="preserve">Supports Leading Talents in Medical and Health </w:t>
      </w:r>
      <w:r w:rsidR="00237E86" w:rsidRPr="00DF4E70">
        <w:t>professions</w:t>
      </w:r>
      <w:r w:rsidRPr="00DF4E70">
        <w:t xml:space="preserve">. </w:t>
      </w:r>
    </w:p>
    <w:p w14:paraId="25B2FBBD" w14:textId="77777777" w:rsidR="006E4797" w:rsidRPr="00DF4E70" w:rsidRDefault="006E4797" w:rsidP="00DF4E70">
      <w:pPr>
        <w:rPr>
          <w:b/>
        </w:rPr>
      </w:pPr>
    </w:p>
    <w:p w14:paraId="5E703EBA" w14:textId="1AEC5047" w:rsidR="006E4797" w:rsidRPr="00DF4E70" w:rsidRDefault="00551D82" w:rsidP="00DF4E70">
      <w:pPr>
        <w:pBdr>
          <w:top w:val="nil"/>
          <w:left w:val="nil"/>
          <w:bottom w:val="nil"/>
          <w:right w:val="nil"/>
          <w:between w:val="nil"/>
        </w:pBdr>
      </w:pPr>
      <w:r w:rsidRPr="00DF4E70">
        <w:rPr>
          <w:b/>
        </w:rPr>
        <w:t>DISCLOSURES:</w:t>
      </w:r>
    </w:p>
    <w:p w14:paraId="4A7B0E5C" w14:textId="7A7CB71D" w:rsidR="006E4797" w:rsidRPr="00DF4E70" w:rsidRDefault="004D333F" w:rsidP="00DF4E70">
      <w:pPr>
        <w:rPr>
          <w:lang w:eastAsia="zh-CN"/>
        </w:rPr>
      </w:pPr>
      <w:r w:rsidRPr="00DF4E70">
        <w:t>The authors have no conflicts of interest to declare.</w:t>
      </w:r>
    </w:p>
    <w:p w14:paraId="4BA55C2B" w14:textId="77777777" w:rsidR="004D333F" w:rsidRPr="00DF4E70" w:rsidRDefault="004D333F" w:rsidP="00DF4E70">
      <w:pPr>
        <w:rPr>
          <w:lang w:eastAsia="zh-CN"/>
        </w:rPr>
      </w:pPr>
    </w:p>
    <w:p w14:paraId="6DE2B73C" w14:textId="6FC19AA6" w:rsidR="006E4797" w:rsidRPr="00DF4E70" w:rsidRDefault="00551D82" w:rsidP="00DF4E70">
      <w:pPr>
        <w:rPr>
          <w:b/>
        </w:rPr>
      </w:pPr>
      <w:r w:rsidRPr="00DF4E70">
        <w:rPr>
          <w:b/>
        </w:rPr>
        <w:t>REFERENCES:</w:t>
      </w:r>
      <w:r w:rsidRPr="00DF4E70">
        <w:t xml:space="preserve"> </w:t>
      </w:r>
    </w:p>
    <w:bookmarkStart w:id="8" w:name="OLE_LINK4"/>
    <w:p w14:paraId="3B837DDE" w14:textId="627D334F" w:rsidR="00FB3729" w:rsidRPr="00DF4E70" w:rsidRDefault="004D333F" w:rsidP="00DF4E70">
      <w:pPr>
        <w:pStyle w:val="EndNoteBibliography"/>
        <w:jc w:val="both"/>
        <w:rPr>
          <w:rFonts w:ascii="Calibri" w:hAnsi="Calibri" w:cs="Calibri"/>
          <w:noProof/>
        </w:rPr>
      </w:pPr>
      <w:r w:rsidRPr="00DF4E70">
        <w:rPr>
          <w:rFonts w:ascii="Calibri" w:hAnsi="Calibri" w:cs="Calibri"/>
        </w:rPr>
        <w:fldChar w:fldCharType="begin"/>
      </w:r>
      <w:r w:rsidRPr="00DF4E70">
        <w:rPr>
          <w:rFonts w:ascii="Calibri" w:hAnsi="Calibri" w:cs="Calibri"/>
        </w:rPr>
        <w:instrText xml:space="preserve"> ADDIN EN.REFLIST </w:instrText>
      </w:r>
      <w:r w:rsidRPr="00DF4E70">
        <w:rPr>
          <w:rFonts w:ascii="Calibri" w:hAnsi="Calibri" w:cs="Calibri"/>
        </w:rPr>
        <w:fldChar w:fldCharType="separate"/>
      </w:r>
      <w:r w:rsidR="00FB3729" w:rsidRPr="00DF4E70">
        <w:rPr>
          <w:rFonts w:ascii="Calibri" w:hAnsi="Calibri" w:cs="Calibri"/>
          <w:noProof/>
        </w:rPr>
        <w:t>1</w:t>
      </w:r>
      <w:r w:rsidR="00FB3729" w:rsidRPr="00DF4E70">
        <w:rPr>
          <w:rFonts w:ascii="Calibri" w:hAnsi="Calibri" w:cs="Calibri"/>
          <w:noProof/>
        </w:rPr>
        <w:tab/>
        <w:t xml:space="preserve">Chibly, A. M., Aure, M. H., Patel, V. N., Hoffman, M. P. Salivary gland function, development, and regeneration. </w:t>
      </w:r>
      <w:r w:rsidR="00FB3729" w:rsidRPr="00DF4E70">
        <w:rPr>
          <w:rFonts w:ascii="Calibri" w:hAnsi="Calibri" w:cs="Calibri"/>
          <w:i/>
          <w:noProof/>
        </w:rPr>
        <w:t>Physiol Rev.</w:t>
      </w:r>
      <w:r w:rsidR="00FB3729" w:rsidRPr="00DF4E70">
        <w:rPr>
          <w:rFonts w:ascii="Calibri" w:hAnsi="Calibri" w:cs="Calibri"/>
          <w:noProof/>
        </w:rPr>
        <w:t xml:space="preserve"> </w:t>
      </w:r>
      <w:r w:rsidR="00FB3729" w:rsidRPr="00DF4E70">
        <w:rPr>
          <w:rFonts w:ascii="Calibri" w:hAnsi="Calibri" w:cs="Calibri"/>
          <w:b/>
          <w:noProof/>
        </w:rPr>
        <w:t>102</w:t>
      </w:r>
      <w:r w:rsidR="00FB3729" w:rsidRPr="00DF4E70">
        <w:rPr>
          <w:rFonts w:ascii="Calibri" w:hAnsi="Calibri" w:cs="Calibri"/>
          <w:noProof/>
        </w:rPr>
        <w:t xml:space="preserve"> (3), 1495</w:t>
      </w:r>
      <w:r w:rsidR="00B77D9C" w:rsidRPr="00DF4E70">
        <w:rPr>
          <w:rFonts w:ascii="Calibri" w:hAnsi="Calibri" w:cs="Calibri"/>
          <w:noProof/>
        </w:rPr>
        <w:t>–</w:t>
      </w:r>
      <w:r w:rsidR="00FB3729" w:rsidRPr="00DF4E70">
        <w:rPr>
          <w:rFonts w:ascii="Calibri" w:hAnsi="Calibri" w:cs="Calibri"/>
          <w:noProof/>
        </w:rPr>
        <w:t>1552 (2022).</w:t>
      </w:r>
    </w:p>
    <w:p w14:paraId="32BB2914" w14:textId="20BAC31E" w:rsidR="00FB3729" w:rsidRPr="00DF4E70" w:rsidRDefault="00FB3729" w:rsidP="00DF4E70">
      <w:pPr>
        <w:pStyle w:val="EndNoteBibliography"/>
        <w:jc w:val="both"/>
        <w:rPr>
          <w:rFonts w:ascii="Calibri" w:hAnsi="Calibri" w:cs="Calibri"/>
          <w:noProof/>
        </w:rPr>
      </w:pPr>
      <w:r w:rsidRPr="00DF4E70">
        <w:rPr>
          <w:rFonts w:ascii="Calibri" w:hAnsi="Calibri" w:cs="Calibri"/>
          <w:noProof/>
        </w:rPr>
        <w:t>2</w:t>
      </w:r>
      <w:r w:rsidRPr="00DF4E70">
        <w:rPr>
          <w:rFonts w:ascii="Calibri" w:hAnsi="Calibri" w:cs="Calibri"/>
          <w:noProof/>
        </w:rPr>
        <w:tab/>
        <w:t xml:space="preserve">Ramos-Casals, M., Tzioufas, A. G., Stone, J. H., Siso, A., Bosch, X. Treatment of primary sjogren syndrome: A systematic review. </w:t>
      </w:r>
      <w:r w:rsidRPr="00DF4E70">
        <w:rPr>
          <w:rFonts w:ascii="Calibri" w:hAnsi="Calibri" w:cs="Calibri"/>
          <w:i/>
          <w:noProof/>
        </w:rPr>
        <w:t>JAMA.</w:t>
      </w:r>
      <w:r w:rsidRPr="00DF4E70">
        <w:rPr>
          <w:rFonts w:ascii="Calibri" w:hAnsi="Calibri" w:cs="Calibri"/>
          <w:noProof/>
        </w:rPr>
        <w:t xml:space="preserve"> </w:t>
      </w:r>
      <w:r w:rsidRPr="00DF4E70">
        <w:rPr>
          <w:rFonts w:ascii="Calibri" w:hAnsi="Calibri" w:cs="Calibri"/>
          <w:b/>
          <w:noProof/>
        </w:rPr>
        <w:t>304</w:t>
      </w:r>
      <w:r w:rsidRPr="00DF4E70">
        <w:rPr>
          <w:rFonts w:ascii="Calibri" w:hAnsi="Calibri" w:cs="Calibri"/>
          <w:noProof/>
        </w:rPr>
        <w:t xml:space="preserve"> (4), 452</w:t>
      </w:r>
      <w:r w:rsidR="00B77D9C" w:rsidRPr="00DF4E70">
        <w:rPr>
          <w:rFonts w:ascii="Calibri" w:hAnsi="Calibri" w:cs="Calibri"/>
          <w:noProof/>
        </w:rPr>
        <w:t>–</w:t>
      </w:r>
      <w:r w:rsidRPr="00DF4E70">
        <w:rPr>
          <w:rFonts w:ascii="Calibri" w:hAnsi="Calibri" w:cs="Calibri"/>
          <w:noProof/>
        </w:rPr>
        <w:t>460 (2010).</w:t>
      </w:r>
    </w:p>
    <w:p w14:paraId="6218D0CD" w14:textId="77777777" w:rsidR="00FB3729" w:rsidRPr="00DF4E70" w:rsidRDefault="00FB3729" w:rsidP="00DF4E70">
      <w:pPr>
        <w:pStyle w:val="EndNoteBibliography"/>
        <w:jc w:val="both"/>
        <w:rPr>
          <w:rFonts w:ascii="Calibri" w:hAnsi="Calibri" w:cs="Calibri"/>
          <w:noProof/>
        </w:rPr>
      </w:pPr>
      <w:r w:rsidRPr="00DF4E70">
        <w:rPr>
          <w:rFonts w:ascii="Calibri" w:hAnsi="Calibri" w:cs="Calibri"/>
          <w:noProof/>
        </w:rPr>
        <w:t>3</w:t>
      </w:r>
      <w:r w:rsidRPr="00DF4E70">
        <w:rPr>
          <w:rFonts w:ascii="Calibri" w:hAnsi="Calibri" w:cs="Calibri"/>
          <w:noProof/>
        </w:rPr>
        <w:tab/>
        <w:t xml:space="preserve">Wu, Y. et al. Organoids in the oral and maxillofacial region: Present and future. </w:t>
      </w:r>
      <w:r w:rsidRPr="00DF4E70">
        <w:rPr>
          <w:rFonts w:ascii="Calibri" w:hAnsi="Calibri" w:cs="Calibri"/>
          <w:i/>
          <w:noProof/>
        </w:rPr>
        <w:t>Int J Oral Sci.</w:t>
      </w:r>
      <w:r w:rsidRPr="00DF4E70">
        <w:rPr>
          <w:rFonts w:ascii="Calibri" w:hAnsi="Calibri" w:cs="Calibri"/>
          <w:noProof/>
        </w:rPr>
        <w:t xml:space="preserve"> </w:t>
      </w:r>
      <w:r w:rsidRPr="00DF4E70">
        <w:rPr>
          <w:rFonts w:ascii="Calibri" w:hAnsi="Calibri" w:cs="Calibri"/>
          <w:b/>
          <w:noProof/>
        </w:rPr>
        <w:t>16</w:t>
      </w:r>
      <w:r w:rsidRPr="00DF4E70">
        <w:rPr>
          <w:rFonts w:ascii="Calibri" w:hAnsi="Calibri" w:cs="Calibri"/>
          <w:noProof/>
        </w:rPr>
        <w:t xml:space="preserve"> (1), 61 (2024).</w:t>
      </w:r>
    </w:p>
    <w:p w14:paraId="6E28B8CF" w14:textId="33E89E2D" w:rsidR="00FB3729" w:rsidRPr="00DF4E70" w:rsidRDefault="00FB3729" w:rsidP="00DF4E70">
      <w:pPr>
        <w:pStyle w:val="EndNoteBibliography"/>
        <w:jc w:val="both"/>
        <w:rPr>
          <w:rFonts w:ascii="Calibri" w:hAnsi="Calibri" w:cs="Calibri"/>
          <w:noProof/>
        </w:rPr>
      </w:pPr>
      <w:r w:rsidRPr="00DF4E70">
        <w:rPr>
          <w:rFonts w:ascii="Calibri" w:hAnsi="Calibri" w:cs="Calibri"/>
          <w:noProof/>
        </w:rPr>
        <w:t>4</w:t>
      </w:r>
      <w:r w:rsidRPr="00DF4E70">
        <w:rPr>
          <w:rFonts w:ascii="Calibri" w:hAnsi="Calibri" w:cs="Calibri"/>
          <w:noProof/>
        </w:rPr>
        <w:tab/>
        <w:t xml:space="preserve">Maimets, M. et al. Long-term </w:t>
      </w:r>
      <w:r w:rsidRPr="00DF4E70">
        <w:rPr>
          <w:rFonts w:ascii="Calibri" w:hAnsi="Calibri" w:cs="Calibri"/>
          <w:i/>
          <w:iCs/>
          <w:noProof/>
        </w:rPr>
        <w:t xml:space="preserve">in vitro </w:t>
      </w:r>
      <w:r w:rsidRPr="00DF4E70">
        <w:rPr>
          <w:rFonts w:ascii="Calibri" w:hAnsi="Calibri" w:cs="Calibri"/>
          <w:noProof/>
        </w:rPr>
        <w:t xml:space="preserve">expansion of salivary gland stem cells driven by </w:t>
      </w:r>
      <w:r w:rsidR="00B77D9C" w:rsidRPr="00DF4E70">
        <w:rPr>
          <w:rFonts w:ascii="Calibri" w:hAnsi="Calibri" w:cs="Calibri"/>
          <w:noProof/>
        </w:rPr>
        <w:t>W</w:t>
      </w:r>
      <w:r w:rsidRPr="00DF4E70">
        <w:rPr>
          <w:rFonts w:ascii="Calibri" w:hAnsi="Calibri" w:cs="Calibri"/>
          <w:noProof/>
        </w:rPr>
        <w:t xml:space="preserve">nt signals. </w:t>
      </w:r>
      <w:r w:rsidRPr="00DF4E70">
        <w:rPr>
          <w:rFonts w:ascii="Calibri" w:hAnsi="Calibri" w:cs="Calibri"/>
          <w:i/>
          <w:noProof/>
        </w:rPr>
        <w:t>Stem Cell Reports.</w:t>
      </w:r>
      <w:r w:rsidRPr="00DF4E70">
        <w:rPr>
          <w:rFonts w:ascii="Calibri" w:hAnsi="Calibri" w:cs="Calibri"/>
          <w:noProof/>
        </w:rPr>
        <w:t xml:space="preserve"> </w:t>
      </w:r>
      <w:r w:rsidRPr="00DF4E70">
        <w:rPr>
          <w:rFonts w:ascii="Calibri" w:hAnsi="Calibri" w:cs="Calibri"/>
          <w:b/>
          <w:noProof/>
        </w:rPr>
        <w:t>6</w:t>
      </w:r>
      <w:r w:rsidRPr="00DF4E70">
        <w:rPr>
          <w:rFonts w:ascii="Calibri" w:hAnsi="Calibri" w:cs="Calibri"/>
          <w:noProof/>
        </w:rPr>
        <w:t xml:space="preserve"> (1), 150</w:t>
      </w:r>
      <w:r w:rsidR="00B77D9C" w:rsidRPr="00DF4E70">
        <w:rPr>
          <w:rFonts w:ascii="Calibri" w:hAnsi="Calibri" w:cs="Calibri"/>
          <w:noProof/>
        </w:rPr>
        <w:t>–</w:t>
      </w:r>
      <w:r w:rsidRPr="00DF4E70">
        <w:rPr>
          <w:rFonts w:ascii="Calibri" w:hAnsi="Calibri" w:cs="Calibri"/>
          <w:noProof/>
        </w:rPr>
        <w:t>162 (2016).</w:t>
      </w:r>
    </w:p>
    <w:p w14:paraId="53BD82CF" w14:textId="007A81F8" w:rsidR="00FB3729" w:rsidRPr="00DF4E70" w:rsidRDefault="00FB3729" w:rsidP="00DF4E70">
      <w:pPr>
        <w:pStyle w:val="EndNoteBibliography"/>
        <w:jc w:val="both"/>
        <w:rPr>
          <w:rFonts w:ascii="Calibri" w:hAnsi="Calibri" w:cs="Calibri"/>
          <w:noProof/>
        </w:rPr>
      </w:pPr>
      <w:r w:rsidRPr="00DF4E70">
        <w:rPr>
          <w:rFonts w:ascii="Calibri" w:hAnsi="Calibri" w:cs="Calibri"/>
          <w:noProof/>
        </w:rPr>
        <w:t>5</w:t>
      </w:r>
      <w:r w:rsidRPr="00DF4E70">
        <w:rPr>
          <w:rFonts w:ascii="Calibri" w:hAnsi="Calibri" w:cs="Calibri"/>
          <w:noProof/>
        </w:rPr>
        <w:tab/>
        <w:t xml:space="preserve">Pringle, S. et al. Human salivary gland stem cells functionally restore radiation damaged salivary glands. </w:t>
      </w:r>
      <w:r w:rsidRPr="00DF4E70">
        <w:rPr>
          <w:rFonts w:ascii="Calibri" w:hAnsi="Calibri" w:cs="Calibri"/>
          <w:i/>
          <w:noProof/>
        </w:rPr>
        <w:t>Stem Cells.</w:t>
      </w:r>
      <w:r w:rsidRPr="00DF4E70">
        <w:rPr>
          <w:rFonts w:ascii="Calibri" w:hAnsi="Calibri" w:cs="Calibri"/>
          <w:noProof/>
        </w:rPr>
        <w:t xml:space="preserve"> </w:t>
      </w:r>
      <w:r w:rsidRPr="00DF4E70">
        <w:rPr>
          <w:rFonts w:ascii="Calibri" w:hAnsi="Calibri" w:cs="Calibri"/>
          <w:b/>
          <w:noProof/>
        </w:rPr>
        <w:t>34</w:t>
      </w:r>
      <w:r w:rsidRPr="00DF4E70">
        <w:rPr>
          <w:rFonts w:ascii="Calibri" w:hAnsi="Calibri" w:cs="Calibri"/>
          <w:noProof/>
        </w:rPr>
        <w:t xml:space="preserve"> (3), 640</w:t>
      </w:r>
      <w:r w:rsidR="00B77D9C" w:rsidRPr="00DF4E70">
        <w:rPr>
          <w:rFonts w:ascii="Calibri" w:hAnsi="Calibri" w:cs="Calibri"/>
          <w:noProof/>
        </w:rPr>
        <w:t>–</w:t>
      </w:r>
      <w:r w:rsidRPr="00DF4E70">
        <w:rPr>
          <w:rFonts w:ascii="Calibri" w:hAnsi="Calibri" w:cs="Calibri"/>
          <w:noProof/>
        </w:rPr>
        <w:t>652 (2016).</w:t>
      </w:r>
    </w:p>
    <w:p w14:paraId="2CBF555F" w14:textId="77777777" w:rsidR="00FB3729" w:rsidRPr="00DF4E70" w:rsidRDefault="00FB3729" w:rsidP="00DF4E70">
      <w:pPr>
        <w:pStyle w:val="EndNoteBibliography"/>
        <w:jc w:val="both"/>
        <w:rPr>
          <w:rFonts w:ascii="Calibri" w:hAnsi="Calibri" w:cs="Calibri"/>
          <w:noProof/>
        </w:rPr>
      </w:pPr>
      <w:r w:rsidRPr="00DF4E70">
        <w:rPr>
          <w:rFonts w:ascii="Calibri" w:hAnsi="Calibri" w:cs="Calibri"/>
          <w:noProof/>
        </w:rPr>
        <w:lastRenderedPageBreak/>
        <w:t>6</w:t>
      </w:r>
      <w:r w:rsidRPr="00DF4E70">
        <w:rPr>
          <w:rFonts w:ascii="Calibri" w:hAnsi="Calibri" w:cs="Calibri"/>
          <w:noProof/>
        </w:rPr>
        <w:tab/>
        <w:t xml:space="preserve">Tanaka, J. et al. Generation of orthotopically functional salivary gland from embryonic stem cells. </w:t>
      </w:r>
      <w:r w:rsidRPr="00DF4E70">
        <w:rPr>
          <w:rFonts w:ascii="Calibri" w:hAnsi="Calibri" w:cs="Calibri"/>
          <w:i/>
          <w:noProof/>
        </w:rPr>
        <w:t>Nat Commun.</w:t>
      </w:r>
      <w:r w:rsidRPr="00DF4E70">
        <w:rPr>
          <w:rFonts w:ascii="Calibri" w:hAnsi="Calibri" w:cs="Calibri"/>
          <w:noProof/>
        </w:rPr>
        <w:t xml:space="preserve"> </w:t>
      </w:r>
      <w:r w:rsidRPr="00DF4E70">
        <w:rPr>
          <w:rFonts w:ascii="Calibri" w:hAnsi="Calibri" w:cs="Calibri"/>
          <w:b/>
          <w:noProof/>
        </w:rPr>
        <w:t>9</w:t>
      </w:r>
      <w:r w:rsidRPr="00DF4E70">
        <w:rPr>
          <w:rFonts w:ascii="Calibri" w:hAnsi="Calibri" w:cs="Calibri"/>
          <w:noProof/>
        </w:rPr>
        <w:t xml:space="preserve"> (1), 4216 (2018).</w:t>
      </w:r>
    </w:p>
    <w:p w14:paraId="05D603B2" w14:textId="3B871D7F" w:rsidR="00FB3729" w:rsidRPr="00DF4E70" w:rsidRDefault="00FB3729" w:rsidP="00DF4E70">
      <w:pPr>
        <w:pStyle w:val="EndNoteBibliography"/>
        <w:jc w:val="both"/>
        <w:rPr>
          <w:rFonts w:ascii="Calibri" w:hAnsi="Calibri" w:cs="Calibri"/>
          <w:noProof/>
        </w:rPr>
      </w:pPr>
      <w:r w:rsidRPr="00DF4E70">
        <w:rPr>
          <w:rFonts w:ascii="Calibri" w:hAnsi="Calibri" w:cs="Calibri"/>
          <w:noProof/>
        </w:rPr>
        <w:t>7</w:t>
      </w:r>
      <w:r w:rsidRPr="00DF4E70">
        <w:rPr>
          <w:rFonts w:ascii="Calibri" w:hAnsi="Calibri" w:cs="Calibri"/>
          <w:noProof/>
        </w:rPr>
        <w:tab/>
        <w:t xml:space="preserve">Tanaka, J. et al. Human induced pluripotent stem cell-derived salivary gland organoids model </w:t>
      </w:r>
      <w:r w:rsidR="00B77D9C" w:rsidRPr="00DF4E70">
        <w:rPr>
          <w:rFonts w:ascii="Calibri" w:hAnsi="Calibri" w:cs="Calibri"/>
          <w:noProof/>
        </w:rPr>
        <w:t>SARS-CoV</w:t>
      </w:r>
      <w:r w:rsidRPr="00DF4E70">
        <w:rPr>
          <w:rFonts w:ascii="Calibri" w:hAnsi="Calibri" w:cs="Calibri"/>
          <w:noProof/>
        </w:rPr>
        <w:t xml:space="preserve">-2 infection and replication. </w:t>
      </w:r>
      <w:r w:rsidRPr="00DF4E70">
        <w:rPr>
          <w:rFonts w:ascii="Calibri" w:hAnsi="Calibri" w:cs="Calibri"/>
          <w:i/>
          <w:noProof/>
        </w:rPr>
        <w:t>Nat Cell Biol.</w:t>
      </w:r>
      <w:r w:rsidRPr="00DF4E70">
        <w:rPr>
          <w:rFonts w:ascii="Calibri" w:hAnsi="Calibri" w:cs="Calibri"/>
          <w:noProof/>
        </w:rPr>
        <w:t xml:space="preserve"> </w:t>
      </w:r>
      <w:r w:rsidRPr="00DF4E70">
        <w:rPr>
          <w:rFonts w:ascii="Calibri" w:hAnsi="Calibri" w:cs="Calibri"/>
          <w:b/>
          <w:noProof/>
        </w:rPr>
        <w:t>24</w:t>
      </w:r>
      <w:r w:rsidRPr="00DF4E70">
        <w:rPr>
          <w:rFonts w:ascii="Calibri" w:hAnsi="Calibri" w:cs="Calibri"/>
          <w:noProof/>
        </w:rPr>
        <w:t xml:space="preserve"> (11), 1595</w:t>
      </w:r>
      <w:r w:rsidR="00B77D9C" w:rsidRPr="00DF4E70">
        <w:rPr>
          <w:rFonts w:ascii="Calibri" w:hAnsi="Calibri" w:cs="Calibri"/>
          <w:noProof/>
        </w:rPr>
        <w:t>–</w:t>
      </w:r>
      <w:r w:rsidRPr="00DF4E70">
        <w:rPr>
          <w:rFonts w:ascii="Calibri" w:hAnsi="Calibri" w:cs="Calibri"/>
          <w:noProof/>
        </w:rPr>
        <w:t>1605 (2022).</w:t>
      </w:r>
    </w:p>
    <w:p w14:paraId="090662F2" w14:textId="2D7A94DC" w:rsidR="00FB3729" w:rsidRPr="00DF4E70" w:rsidRDefault="00FB3729" w:rsidP="00DF4E70">
      <w:pPr>
        <w:pStyle w:val="EndNoteBibliography"/>
        <w:jc w:val="both"/>
        <w:rPr>
          <w:rFonts w:ascii="Calibri" w:hAnsi="Calibri" w:cs="Calibri"/>
          <w:noProof/>
        </w:rPr>
      </w:pPr>
      <w:r w:rsidRPr="00DF4E70">
        <w:rPr>
          <w:rFonts w:ascii="Calibri" w:hAnsi="Calibri" w:cs="Calibri"/>
          <w:noProof/>
        </w:rPr>
        <w:t>8</w:t>
      </w:r>
      <w:r w:rsidRPr="00DF4E70">
        <w:rPr>
          <w:rFonts w:ascii="Calibri" w:hAnsi="Calibri" w:cs="Calibri"/>
          <w:noProof/>
        </w:rPr>
        <w:tab/>
        <w:t xml:space="preserve">Adine, C., Ng, K. K., Rungarunlert, S., Souza, G. R., Ferreira, J. N. Engineering innervated secretory epithelial organoids by magnetic three-dimensional bioprinting for stimulating epithelial growth in salivary glands. </w:t>
      </w:r>
      <w:r w:rsidRPr="00DF4E70">
        <w:rPr>
          <w:rFonts w:ascii="Calibri" w:hAnsi="Calibri" w:cs="Calibri"/>
          <w:i/>
          <w:noProof/>
        </w:rPr>
        <w:t>Biomaterials.</w:t>
      </w:r>
      <w:r w:rsidRPr="00DF4E70">
        <w:rPr>
          <w:rFonts w:ascii="Calibri" w:hAnsi="Calibri" w:cs="Calibri"/>
          <w:noProof/>
        </w:rPr>
        <w:t xml:space="preserve"> </w:t>
      </w:r>
      <w:r w:rsidRPr="00DF4E70">
        <w:rPr>
          <w:rFonts w:ascii="Calibri" w:hAnsi="Calibri" w:cs="Calibri"/>
          <w:b/>
          <w:noProof/>
        </w:rPr>
        <w:t>180</w:t>
      </w:r>
      <w:r w:rsidR="00B77D9C" w:rsidRPr="00DF4E70">
        <w:rPr>
          <w:rFonts w:ascii="Calibri" w:hAnsi="Calibri" w:cs="Calibri"/>
          <w:noProof/>
        </w:rPr>
        <w:t xml:space="preserve">, </w:t>
      </w:r>
      <w:r w:rsidRPr="00DF4E70">
        <w:rPr>
          <w:rFonts w:ascii="Calibri" w:hAnsi="Calibri" w:cs="Calibri"/>
          <w:noProof/>
        </w:rPr>
        <w:t>52</w:t>
      </w:r>
      <w:r w:rsidR="00B77D9C" w:rsidRPr="00DF4E70">
        <w:rPr>
          <w:rFonts w:ascii="Calibri" w:hAnsi="Calibri" w:cs="Calibri"/>
          <w:noProof/>
        </w:rPr>
        <w:t>–</w:t>
      </w:r>
      <w:r w:rsidRPr="00DF4E70">
        <w:rPr>
          <w:rFonts w:ascii="Calibri" w:hAnsi="Calibri" w:cs="Calibri"/>
          <w:noProof/>
        </w:rPr>
        <w:t>66 (2018).</w:t>
      </w:r>
    </w:p>
    <w:p w14:paraId="2D22C186" w14:textId="77777777" w:rsidR="00FB3729" w:rsidRPr="00DF4E70" w:rsidRDefault="00FB3729" w:rsidP="00DF4E70">
      <w:pPr>
        <w:pStyle w:val="EndNoteBibliography"/>
        <w:jc w:val="both"/>
        <w:rPr>
          <w:rFonts w:ascii="Calibri" w:hAnsi="Calibri" w:cs="Calibri"/>
          <w:noProof/>
        </w:rPr>
      </w:pPr>
      <w:r w:rsidRPr="00DF4E70">
        <w:rPr>
          <w:rFonts w:ascii="Calibri" w:hAnsi="Calibri" w:cs="Calibri"/>
          <w:noProof/>
        </w:rPr>
        <w:t>9</w:t>
      </w:r>
      <w:r w:rsidRPr="00DF4E70">
        <w:rPr>
          <w:rFonts w:ascii="Calibri" w:hAnsi="Calibri" w:cs="Calibri"/>
          <w:noProof/>
        </w:rPr>
        <w:tab/>
        <w:t xml:space="preserve">Sui, Y. et al. Generation of functional salivary gland tissue from human submandibular gland stem/progenitor cells. </w:t>
      </w:r>
      <w:r w:rsidRPr="00DF4E70">
        <w:rPr>
          <w:rFonts w:ascii="Calibri" w:hAnsi="Calibri" w:cs="Calibri"/>
          <w:i/>
          <w:noProof/>
        </w:rPr>
        <w:t>Stem Cell Res Ther.</w:t>
      </w:r>
      <w:r w:rsidRPr="00DF4E70">
        <w:rPr>
          <w:rFonts w:ascii="Calibri" w:hAnsi="Calibri" w:cs="Calibri"/>
          <w:noProof/>
        </w:rPr>
        <w:t xml:space="preserve"> </w:t>
      </w:r>
      <w:r w:rsidRPr="00DF4E70">
        <w:rPr>
          <w:rFonts w:ascii="Calibri" w:hAnsi="Calibri" w:cs="Calibri"/>
          <w:b/>
          <w:noProof/>
        </w:rPr>
        <w:t>11</w:t>
      </w:r>
      <w:r w:rsidRPr="00DF4E70">
        <w:rPr>
          <w:rFonts w:ascii="Calibri" w:hAnsi="Calibri" w:cs="Calibri"/>
          <w:noProof/>
        </w:rPr>
        <w:t xml:space="preserve"> (1), 127 (2020).</w:t>
      </w:r>
    </w:p>
    <w:p w14:paraId="45FDF908" w14:textId="55D1EF65"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0</w:t>
      </w:r>
      <w:r w:rsidRPr="00DF4E70">
        <w:rPr>
          <w:rFonts w:ascii="Calibri" w:hAnsi="Calibri" w:cs="Calibri"/>
          <w:noProof/>
        </w:rPr>
        <w:tab/>
        <w:t xml:space="preserve">Verstegen, M. M. A. et al. Clinical applications of human organoids. </w:t>
      </w:r>
      <w:r w:rsidRPr="00DF4E70">
        <w:rPr>
          <w:rFonts w:ascii="Calibri" w:hAnsi="Calibri" w:cs="Calibri"/>
          <w:i/>
          <w:noProof/>
        </w:rPr>
        <w:t>Nat Med.</w:t>
      </w:r>
      <w:r w:rsidRPr="00DF4E70">
        <w:rPr>
          <w:rFonts w:ascii="Calibri" w:hAnsi="Calibri" w:cs="Calibri"/>
          <w:noProof/>
        </w:rPr>
        <w:t xml:space="preserve"> </w:t>
      </w:r>
      <w:r w:rsidRPr="00DF4E70">
        <w:rPr>
          <w:rFonts w:ascii="Calibri" w:hAnsi="Calibri" w:cs="Calibri"/>
          <w:b/>
          <w:noProof/>
        </w:rPr>
        <w:t>31</w:t>
      </w:r>
      <w:r w:rsidRPr="00DF4E70">
        <w:rPr>
          <w:rFonts w:ascii="Calibri" w:hAnsi="Calibri" w:cs="Calibri"/>
          <w:noProof/>
        </w:rPr>
        <w:t xml:space="preserve"> (2), 409</w:t>
      </w:r>
      <w:r w:rsidR="00B77D9C" w:rsidRPr="00DF4E70">
        <w:rPr>
          <w:rFonts w:ascii="Calibri" w:hAnsi="Calibri" w:cs="Calibri"/>
          <w:noProof/>
        </w:rPr>
        <w:t>–</w:t>
      </w:r>
      <w:r w:rsidRPr="00DF4E70">
        <w:rPr>
          <w:rFonts w:ascii="Calibri" w:hAnsi="Calibri" w:cs="Calibri"/>
          <w:noProof/>
        </w:rPr>
        <w:t>421 (2025).</w:t>
      </w:r>
    </w:p>
    <w:p w14:paraId="404C5971" w14:textId="77777777"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1</w:t>
      </w:r>
      <w:r w:rsidRPr="00DF4E70">
        <w:rPr>
          <w:rFonts w:ascii="Calibri" w:hAnsi="Calibri" w:cs="Calibri"/>
          <w:noProof/>
        </w:rPr>
        <w:tab/>
        <w:t xml:space="preserve">Zhang, C. et al. Therapeutic potential of human minor salivary gland epithelial progenitor cells in liver regeneration. </w:t>
      </w:r>
      <w:r w:rsidRPr="00DF4E70">
        <w:rPr>
          <w:rFonts w:ascii="Calibri" w:hAnsi="Calibri" w:cs="Calibri"/>
          <w:i/>
          <w:noProof/>
        </w:rPr>
        <w:t>Sci Rep.</w:t>
      </w:r>
      <w:r w:rsidRPr="00DF4E70">
        <w:rPr>
          <w:rFonts w:ascii="Calibri" w:hAnsi="Calibri" w:cs="Calibri"/>
          <w:noProof/>
        </w:rPr>
        <w:t xml:space="preserve"> </w:t>
      </w:r>
      <w:r w:rsidRPr="00DF4E70">
        <w:rPr>
          <w:rFonts w:ascii="Calibri" w:hAnsi="Calibri" w:cs="Calibri"/>
          <w:b/>
          <w:noProof/>
        </w:rPr>
        <w:t>7</w:t>
      </w:r>
      <w:r w:rsidRPr="00DF4E70">
        <w:rPr>
          <w:rFonts w:ascii="Calibri" w:hAnsi="Calibri" w:cs="Calibri"/>
          <w:noProof/>
        </w:rPr>
        <w:t xml:space="preserve"> (1), 12707 (2017).</w:t>
      </w:r>
    </w:p>
    <w:p w14:paraId="02FF0C2A" w14:textId="4242C2A4"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2</w:t>
      </w:r>
      <w:r w:rsidRPr="00DF4E70">
        <w:rPr>
          <w:rFonts w:ascii="Calibri" w:hAnsi="Calibri" w:cs="Calibri"/>
          <w:noProof/>
        </w:rPr>
        <w:tab/>
        <w:t xml:space="preserve">Kang, B. K. et al. Maintenance of adult stem cells from human minor salivary glands </w:t>
      </w:r>
      <w:r w:rsidRPr="00DF4E70">
        <w:rPr>
          <w:rFonts w:ascii="Calibri" w:hAnsi="Calibri" w:cs="Calibri"/>
          <w:i/>
          <w:iCs/>
          <w:noProof/>
        </w:rPr>
        <w:t>via</w:t>
      </w:r>
      <w:r w:rsidRPr="00DF4E70">
        <w:rPr>
          <w:rFonts w:ascii="Calibri" w:hAnsi="Calibri" w:cs="Calibri"/>
          <w:noProof/>
        </w:rPr>
        <w:t xml:space="preserve"> the </w:t>
      </w:r>
      <w:r w:rsidR="00B77D9C" w:rsidRPr="00DF4E70">
        <w:rPr>
          <w:rFonts w:ascii="Calibri" w:hAnsi="Calibri" w:cs="Calibri"/>
          <w:noProof/>
        </w:rPr>
        <w:t>W</w:t>
      </w:r>
      <w:r w:rsidRPr="00DF4E70">
        <w:rPr>
          <w:rFonts w:ascii="Calibri" w:hAnsi="Calibri" w:cs="Calibri"/>
          <w:noProof/>
        </w:rPr>
        <w:t xml:space="preserve">nt signaling pathway. </w:t>
      </w:r>
      <w:r w:rsidRPr="00DF4E70">
        <w:rPr>
          <w:rFonts w:ascii="Calibri" w:hAnsi="Calibri" w:cs="Calibri"/>
          <w:i/>
          <w:noProof/>
        </w:rPr>
        <w:t>Stem Cell Res Ther.</w:t>
      </w:r>
      <w:r w:rsidRPr="00DF4E70">
        <w:rPr>
          <w:rFonts w:ascii="Calibri" w:hAnsi="Calibri" w:cs="Calibri"/>
          <w:noProof/>
        </w:rPr>
        <w:t xml:space="preserve"> </w:t>
      </w:r>
      <w:r w:rsidRPr="00DF4E70">
        <w:rPr>
          <w:rFonts w:ascii="Calibri" w:hAnsi="Calibri" w:cs="Calibri"/>
          <w:b/>
          <w:noProof/>
        </w:rPr>
        <w:t>14</w:t>
      </w:r>
      <w:r w:rsidRPr="00DF4E70">
        <w:rPr>
          <w:rFonts w:ascii="Calibri" w:hAnsi="Calibri" w:cs="Calibri"/>
          <w:noProof/>
        </w:rPr>
        <w:t xml:space="preserve"> (1), 220 (2023).</w:t>
      </w:r>
    </w:p>
    <w:p w14:paraId="5C52D64E" w14:textId="6195713B"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3</w:t>
      </w:r>
      <w:r w:rsidRPr="00DF4E70">
        <w:rPr>
          <w:rFonts w:ascii="Calibri" w:hAnsi="Calibri" w:cs="Calibri"/>
          <w:noProof/>
        </w:rPr>
        <w:tab/>
        <w:t xml:space="preserve">Lu, L. et al. Characterization of a self-renewing and multi-potent cell population isolated from human minor salivary glands. </w:t>
      </w:r>
      <w:r w:rsidRPr="00DF4E70">
        <w:rPr>
          <w:rFonts w:ascii="Calibri" w:hAnsi="Calibri" w:cs="Calibri"/>
          <w:i/>
          <w:noProof/>
        </w:rPr>
        <w:t>Sci Rep.</w:t>
      </w:r>
      <w:r w:rsidRPr="00DF4E70">
        <w:rPr>
          <w:rFonts w:ascii="Calibri" w:hAnsi="Calibri" w:cs="Calibri"/>
          <w:noProof/>
        </w:rPr>
        <w:t xml:space="preserve"> </w:t>
      </w:r>
      <w:r w:rsidRPr="00DF4E70">
        <w:rPr>
          <w:rFonts w:ascii="Calibri" w:hAnsi="Calibri" w:cs="Calibri"/>
          <w:b/>
          <w:noProof/>
        </w:rPr>
        <w:t>5</w:t>
      </w:r>
      <w:r w:rsidR="00B77D9C" w:rsidRPr="00DF4E70">
        <w:rPr>
          <w:rFonts w:ascii="Calibri" w:hAnsi="Calibri" w:cs="Calibri"/>
          <w:noProof/>
        </w:rPr>
        <w:t xml:space="preserve">, </w:t>
      </w:r>
      <w:r w:rsidRPr="00DF4E70">
        <w:rPr>
          <w:rFonts w:ascii="Calibri" w:hAnsi="Calibri" w:cs="Calibri"/>
          <w:noProof/>
        </w:rPr>
        <w:t>10106 (2015).</w:t>
      </w:r>
    </w:p>
    <w:p w14:paraId="6969C988" w14:textId="6E553B80"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4</w:t>
      </w:r>
      <w:r w:rsidRPr="00DF4E70">
        <w:rPr>
          <w:rFonts w:ascii="Calibri" w:hAnsi="Calibri" w:cs="Calibri"/>
          <w:noProof/>
        </w:rPr>
        <w:tab/>
        <w:t xml:space="preserve">Hosseini, Z. F. et al. Fgf2-dependent mesenchyme and laminin-111 are niche factors in salivary gland organoids. </w:t>
      </w:r>
      <w:r w:rsidRPr="00DF4E70">
        <w:rPr>
          <w:rFonts w:ascii="Calibri" w:hAnsi="Calibri" w:cs="Calibri"/>
          <w:i/>
          <w:noProof/>
        </w:rPr>
        <w:t>J Cell Sci.</w:t>
      </w:r>
      <w:r w:rsidRPr="00DF4E70">
        <w:rPr>
          <w:rFonts w:ascii="Calibri" w:hAnsi="Calibri" w:cs="Calibri"/>
          <w:noProof/>
        </w:rPr>
        <w:t xml:space="preserve"> </w:t>
      </w:r>
      <w:r w:rsidRPr="00DF4E70">
        <w:rPr>
          <w:rFonts w:ascii="Calibri" w:hAnsi="Calibri" w:cs="Calibri"/>
          <w:b/>
          <w:noProof/>
        </w:rPr>
        <w:t>131</w:t>
      </w:r>
      <w:r w:rsidRPr="00DF4E70">
        <w:rPr>
          <w:rFonts w:ascii="Calibri" w:hAnsi="Calibri" w:cs="Calibri"/>
          <w:noProof/>
        </w:rPr>
        <w:t xml:space="preserve"> (4),</w:t>
      </w:r>
      <w:r w:rsidR="00110BEF" w:rsidRPr="00DF4E70">
        <w:rPr>
          <w:rFonts w:ascii="Calibri" w:hAnsi="Calibri" w:cs="Calibri"/>
          <w:noProof/>
        </w:rPr>
        <w:t xml:space="preserve"> 208728</w:t>
      </w:r>
      <w:r w:rsidRPr="00DF4E70">
        <w:rPr>
          <w:rFonts w:ascii="Calibri" w:hAnsi="Calibri" w:cs="Calibri"/>
          <w:noProof/>
        </w:rPr>
        <w:t xml:space="preserve"> (2018).</w:t>
      </w:r>
    </w:p>
    <w:p w14:paraId="0C8A2FC4" w14:textId="34C6B859" w:rsidR="00FB3729" w:rsidRPr="00DF4E70" w:rsidRDefault="00FB3729" w:rsidP="00DF4E70">
      <w:pPr>
        <w:pStyle w:val="EndNoteBibliography"/>
        <w:jc w:val="both"/>
        <w:rPr>
          <w:rFonts w:ascii="Calibri" w:hAnsi="Calibri" w:cs="Calibri"/>
          <w:noProof/>
        </w:rPr>
      </w:pPr>
      <w:r w:rsidRPr="00DF4E70">
        <w:rPr>
          <w:rFonts w:ascii="Calibri" w:hAnsi="Calibri" w:cs="Calibri"/>
          <w:noProof/>
        </w:rPr>
        <w:t>15</w:t>
      </w:r>
      <w:r w:rsidRPr="00DF4E70">
        <w:rPr>
          <w:rFonts w:ascii="Calibri" w:hAnsi="Calibri" w:cs="Calibri"/>
          <w:noProof/>
        </w:rPr>
        <w:tab/>
        <w:t xml:space="preserve">Kim, D., Yoon, Y. J., Choi, D., Kim, J., Lim, J. Y. 3d organoid culture from adult salivary gland tissues as an </w:t>
      </w:r>
      <w:r w:rsidRPr="00DF4E70">
        <w:rPr>
          <w:rFonts w:ascii="Calibri" w:hAnsi="Calibri" w:cs="Calibri"/>
          <w:i/>
          <w:iCs/>
          <w:noProof/>
        </w:rPr>
        <w:t>ex vivo</w:t>
      </w:r>
      <w:r w:rsidRPr="00DF4E70">
        <w:rPr>
          <w:rFonts w:ascii="Calibri" w:hAnsi="Calibri" w:cs="Calibri"/>
          <w:noProof/>
        </w:rPr>
        <w:t xml:space="preserve"> modeling of salivary gland morphogenesis. </w:t>
      </w:r>
      <w:r w:rsidRPr="00DF4E70">
        <w:rPr>
          <w:rFonts w:ascii="Calibri" w:hAnsi="Calibri" w:cs="Calibri"/>
          <w:i/>
          <w:noProof/>
        </w:rPr>
        <w:t>Front Cell Dev Biol.</w:t>
      </w:r>
      <w:r w:rsidRPr="00DF4E70">
        <w:rPr>
          <w:rFonts w:ascii="Calibri" w:hAnsi="Calibri" w:cs="Calibri"/>
          <w:noProof/>
        </w:rPr>
        <w:t xml:space="preserve"> </w:t>
      </w:r>
      <w:r w:rsidRPr="00DF4E70">
        <w:rPr>
          <w:rFonts w:ascii="Calibri" w:hAnsi="Calibri" w:cs="Calibri"/>
          <w:b/>
          <w:noProof/>
        </w:rPr>
        <w:t>9</w:t>
      </w:r>
      <w:r w:rsidR="00B77D9C" w:rsidRPr="00DF4E70">
        <w:rPr>
          <w:rFonts w:ascii="Calibri" w:hAnsi="Calibri" w:cs="Calibri"/>
          <w:noProof/>
        </w:rPr>
        <w:t xml:space="preserve">, </w:t>
      </w:r>
      <w:r w:rsidRPr="00DF4E70">
        <w:rPr>
          <w:rFonts w:ascii="Calibri" w:hAnsi="Calibri" w:cs="Calibri"/>
          <w:noProof/>
        </w:rPr>
        <w:t>698292 (2021).</w:t>
      </w:r>
    </w:p>
    <w:p w14:paraId="7B2952AB" w14:textId="584A4B69" w:rsidR="008B35D2" w:rsidRPr="00DF4E70" w:rsidRDefault="00FB3729" w:rsidP="00DF4E70">
      <w:pPr>
        <w:pStyle w:val="EndNoteBibliography"/>
        <w:jc w:val="both"/>
        <w:rPr>
          <w:rFonts w:ascii="Calibri" w:hAnsi="Calibri" w:cs="Calibri"/>
          <w:b/>
        </w:rPr>
      </w:pPr>
      <w:r w:rsidRPr="00DF4E70">
        <w:rPr>
          <w:rFonts w:ascii="Calibri" w:hAnsi="Calibri" w:cs="Calibri"/>
          <w:noProof/>
        </w:rPr>
        <w:t>16</w:t>
      </w:r>
      <w:r w:rsidRPr="00DF4E70">
        <w:rPr>
          <w:rFonts w:ascii="Calibri" w:hAnsi="Calibri" w:cs="Calibri"/>
          <w:noProof/>
        </w:rPr>
        <w:tab/>
        <w:t xml:space="preserve">Hajiabbas, M. et al. Bioengineering in salivary gland regeneration. </w:t>
      </w:r>
      <w:r w:rsidRPr="00DF4E70">
        <w:rPr>
          <w:rFonts w:ascii="Calibri" w:hAnsi="Calibri" w:cs="Calibri"/>
          <w:i/>
          <w:noProof/>
        </w:rPr>
        <w:t>J Biomed Sci.</w:t>
      </w:r>
      <w:r w:rsidRPr="00DF4E70">
        <w:rPr>
          <w:rFonts w:ascii="Calibri" w:hAnsi="Calibri" w:cs="Calibri"/>
          <w:noProof/>
        </w:rPr>
        <w:t xml:space="preserve"> </w:t>
      </w:r>
      <w:r w:rsidRPr="00DF4E70">
        <w:rPr>
          <w:rFonts w:ascii="Calibri" w:hAnsi="Calibri" w:cs="Calibri"/>
          <w:b/>
          <w:noProof/>
        </w:rPr>
        <w:t>29</w:t>
      </w:r>
      <w:r w:rsidRPr="00DF4E70">
        <w:rPr>
          <w:rFonts w:ascii="Calibri" w:hAnsi="Calibri" w:cs="Calibri"/>
          <w:noProof/>
        </w:rPr>
        <w:t xml:space="preserve"> (1), 35 (2022).</w:t>
      </w:r>
      <w:r w:rsidR="004D333F" w:rsidRPr="00DF4E70">
        <w:rPr>
          <w:rFonts w:ascii="Calibri" w:hAnsi="Calibri" w:cs="Calibri"/>
        </w:rPr>
        <w:fldChar w:fldCharType="end"/>
      </w:r>
      <w:bookmarkEnd w:id="8"/>
    </w:p>
    <w:sectPr w:rsidR="008B35D2" w:rsidRPr="00DF4E70" w:rsidSect="00DF4E70">
      <w:headerReference w:type="even" r:id="rId15"/>
      <w:headerReference w:type="default" r:id="rId16"/>
      <w:footerReference w:type="even" r:id="rId17"/>
      <w:headerReference w:type="first" r:id="rId18"/>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10289" w14:textId="77777777" w:rsidR="00A60322" w:rsidRDefault="00A60322">
      <w:r>
        <w:separator/>
      </w:r>
    </w:p>
  </w:endnote>
  <w:endnote w:type="continuationSeparator" w:id="0">
    <w:p w14:paraId="5B6E84F7" w14:textId="77777777" w:rsidR="00A60322" w:rsidRDefault="00A60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AB7C5" w14:textId="77777777" w:rsidR="00A60322" w:rsidRDefault="00A60322">
      <w:r>
        <w:separator/>
      </w:r>
    </w:p>
  </w:footnote>
  <w:footnote w:type="continuationSeparator" w:id="0">
    <w:p w14:paraId="11D8968A" w14:textId="77777777" w:rsidR="00A60322" w:rsidRDefault="00A603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43C462A5"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3E2598"/>
    <w:multiLevelType w:val="multilevel"/>
    <w:tmpl w:val="EBBC09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2248A"/>
    <w:multiLevelType w:val="hybridMultilevel"/>
    <w:tmpl w:val="DFDC8F3E"/>
    <w:lvl w:ilvl="0" w:tplc="51B05832">
      <w:start w:val="2"/>
      <w:numFmt w:val="bullet"/>
      <w:lvlText w:val=""/>
      <w:lvlJc w:val="left"/>
      <w:pPr>
        <w:ind w:left="360" w:hanging="360"/>
      </w:pPr>
      <w:rPr>
        <w:rFonts w:ascii="Wingdings" w:eastAsiaTheme="minorEastAsia" w:hAnsi="Wingdings" w:cstheme="majorHAns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5D7280C"/>
    <w:multiLevelType w:val="multilevel"/>
    <w:tmpl w:val="177C6ED2"/>
    <w:lvl w:ilvl="0">
      <w:start w:val="1"/>
      <w:numFmt w:val="decimal"/>
      <w:lvlText w:val="3.%1."/>
      <w:lvlJc w:val="left"/>
      <w:pPr>
        <w:ind w:left="440" w:hanging="440"/>
      </w:pPr>
      <w:rPr>
        <w:rFonts w:hint="eastAsia"/>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375B62F5"/>
    <w:multiLevelType w:val="multilevel"/>
    <w:tmpl w:val="2A740664"/>
    <w:lvl w:ilvl="0">
      <w:start w:val="7"/>
      <w:numFmt w:val="decimal"/>
      <w:lvlText w:val="%1."/>
      <w:lvlJc w:val="left"/>
      <w:pPr>
        <w:tabs>
          <w:tab w:val="num" w:pos="720"/>
        </w:tabs>
        <w:ind w:left="720" w:hanging="360"/>
      </w:pPr>
      <w:rPr>
        <w:b w:val="0"/>
        <w:bCs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9AE76F6"/>
    <w:multiLevelType w:val="multilevel"/>
    <w:tmpl w:val="53D4471A"/>
    <w:lvl w:ilvl="0">
      <w:start w:val="1"/>
      <w:numFmt w:val="decimal"/>
      <w:lvlText w:val="2.%1."/>
      <w:lvlJc w:val="left"/>
      <w:pPr>
        <w:ind w:left="440" w:hanging="440"/>
      </w:pPr>
      <w:rPr>
        <w:rFonts w:hint="eastAsia"/>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C43322F"/>
    <w:multiLevelType w:val="hybridMultilevel"/>
    <w:tmpl w:val="FA5AFFF0"/>
    <w:lvl w:ilvl="0" w:tplc="C93ED51E">
      <w:start w:val="1"/>
      <w:numFmt w:val="decimal"/>
      <w:lvlText w:val="4.%1."/>
      <w:lvlJc w:val="left"/>
      <w:pPr>
        <w:ind w:left="56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679B64E9"/>
    <w:multiLevelType w:val="multilevel"/>
    <w:tmpl w:val="00EA62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557796"/>
    <w:multiLevelType w:val="hybridMultilevel"/>
    <w:tmpl w:val="73888A1A"/>
    <w:lvl w:ilvl="0" w:tplc="4738B11E">
      <w:start w:val="2"/>
      <w:numFmt w:val="bullet"/>
      <w:lvlText w:val=""/>
      <w:lvlJc w:val="left"/>
      <w:pPr>
        <w:ind w:left="360" w:hanging="360"/>
      </w:pPr>
      <w:rPr>
        <w:rFonts w:ascii="Wingdings" w:eastAsiaTheme="minorEastAsia" w:hAnsi="Wingdings" w:cstheme="majorHAns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11"/>
  </w:num>
  <w:num w:numId="2" w16cid:durableId="1984042491">
    <w:abstractNumId w:val="19"/>
  </w:num>
  <w:num w:numId="3" w16cid:durableId="118914537">
    <w:abstractNumId w:val="27"/>
  </w:num>
  <w:num w:numId="4" w16cid:durableId="1932934919">
    <w:abstractNumId w:val="6"/>
  </w:num>
  <w:num w:numId="5" w16cid:durableId="584412448">
    <w:abstractNumId w:val="21"/>
  </w:num>
  <w:num w:numId="6" w16cid:durableId="1692337555">
    <w:abstractNumId w:val="25"/>
  </w:num>
  <w:num w:numId="7" w16cid:durableId="1668751632">
    <w:abstractNumId w:val="12"/>
  </w:num>
  <w:num w:numId="8" w16cid:durableId="1699504584">
    <w:abstractNumId w:val="17"/>
  </w:num>
  <w:num w:numId="9" w16cid:durableId="1471939920">
    <w:abstractNumId w:val="7"/>
  </w:num>
  <w:num w:numId="10" w16cid:durableId="1456294289">
    <w:abstractNumId w:val="15"/>
  </w:num>
  <w:num w:numId="11" w16cid:durableId="1090856223">
    <w:abstractNumId w:val="20"/>
  </w:num>
  <w:num w:numId="12" w16cid:durableId="347753210">
    <w:abstractNumId w:val="9"/>
  </w:num>
  <w:num w:numId="13" w16cid:durableId="62803357">
    <w:abstractNumId w:val="29"/>
  </w:num>
  <w:num w:numId="14" w16cid:durableId="571625102">
    <w:abstractNumId w:val="28"/>
  </w:num>
  <w:num w:numId="15" w16cid:durableId="1783526964">
    <w:abstractNumId w:val="10"/>
  </w:num>
  <w:num w:numId="16" w16cid:durableId="985014971">
    <w:abstractNumId w:val="5"/>
  </w:num>
  <w:num w:numId="17" w16cid:durableId="1511211528">
    <w:abstractNumId w:val="4"/>
  </w:num>
  <w:num w:numId="18" w16cid:durableId="1311205117">
    <w:abstractNumId w:val="18"/>
  </w:num>
  <w:num w:numId="19" w16cid:durableId="81266712">
    <w:abstractNumId w:val="8"/>
  </w:num>
  <w:num w:numId="20" w16cid:durableId="1802188761">
    <w:abstractNumId w:val="22"/>
  </w:num>
  <w:num w:numId="21" w16cid:durableId="225191431">
    <w:abstractNumId w:val="0"/>
  </w:num>
  <w:num w:numId="22" w16cid:durableId="475996718">
    <w:abstractNumId w:val="2"/>
  </w:num>
  <w:num w:numId="23" w16cid:durableId="967707993">
    <w:abstractNumId w:val="16"/>
  </w:num>
  <w:num w:numId="24" w16cid:durableId="1062481054">
    <w:abstractNumId w:val="13"/>
  </w:num>
  <w:num w:numId="25" w16cid:durableId="659848812">
    <w:abstractNumId w:val="24"/>
  </w:num>
  <w:num w:numId="26" w16cid:durableId="1372417365">
    <w:abstractNumId w:val="14"/>
  </w:num>
  <w:num w:numId="27" w16cid:durableId="421487346">
    <w:abstractNumId w:val="3"/>
  </w:num>
  <w:num w:numId="28" w16cid:durableId="291135027">
    <w:abstractNumId w:val="26"/>
  </w:num>
  <w:num w:numId="29" w16cid:durableId="1051877944">
    <w:abstractNumId w:val="23"/>
  </w:num>
  <w:num w:numId="30" w16cid:durableId="13872242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tetpv59pxsteawzc5z2v5rx20vs25pvvs&quot;&gt;My EndNote Library&lt;record-ids&gt;&lt;item&gt;39&lt;/item&gt;&lt;/record-ids&gt;&lt;/item&gt;&lt;item db-id=&quot;ratexwx94e2tvhe5vsbvw223w9ae22dxfe05&quot;&gt;My EndNote Library&lt;record-ids&gt;&lt;item&gt;104&lt;/item&gt;&lt;item&gt;109&lt;/item&gt;&lt;item&gt;111&lt;/item&gt;&lt;item&gt;116&lt;/item&gt;&lt;item&gt;117&lt;/item&gt;&lt;item&gt;118&lt;/item&gt;&lt;item&gt;119&lt;/item&gt;&lt;item&gt;120&lt;/item&gt;&lt;item&gt;126&lt;/item&gt;&lt;item&gt;127&lt;/item&gt;&lt;item&gt;128&lt;/item&gt;&lt;item&gt;180&lt;/item&gt;&lt;item&gt;181&lt;/item&gt;&lt;item&gt;182&lt;/item&gt;&lt;item&gt;214&lt;/item&gt;&lt;/record-ids&gt;&lt;/item&gt;&lt;/Libraries&gt;"/>
  </w:docVars>
  <w:rsids>
    <w:rsidRoot w:val="006E4797"/>
    <w:rsid w:val="0000515B"/>
    <w:rsid w:val="00011457"/>
    <w:rsid w:val="00013652"/>
    <w:rsid w:val="00034DD1"/>
    <w:rsid w:val="0004355D"/>
    <w:rsid w:val="00057B67"/>
    <w:rsid w:val="00061E0E"/>
    <w:rsid w:val="0006696E"/>
    <w:rsid w:val="0007261D"/>
    <w:rsid w:val="0007506F"/>
    <w:rsid w:val="00076815"/>
    <w:rsid w:val="00081F44"/>
    <w:rsid w:val="00082A5F"/>
    <w:rsid w:val="0008747E"/>
    <w:rsid w:val="00092B3C"/>
    <w:rsid w:val="000B41B6"/>
    <w:rsid w:val="000C753D"/>
    <w:rsid w:val="000E2ABF"/>
    <w:rsid w:val="000E3F21"/>
    <w:rsid w:val="000E4C51"/>
    <w:rsid w:val="00101EE0"/>
    <w:rsid w:val="00107709"/>
    <w:rsid w:val="00110BEF"/>
    <w:rsid w:val="00121DE2"/>
    <w:rsid w:val="00132421"/>
    <w:rsid w:val="00147CBA"/>
    <w:rsid w:val="0015327B"/>
    <w:rsid w:val="001624E4"/>
    <w:rsid w:val="00181A81"/>
    <w:rsid w:val="00194C04"/>
    <w:rsid w:val="00194CE8"/>
    <w:rsid w:val="001959A2"/>
    <w:rsid w:val="001A1CA1"/>
    <w:rsid w:val="001C53B2"/>
    <w:rsid w:val="001D2069"/>
    <w:rsid w:val="001F054A"/>
    <w:rsid w:val="001F3109"/>
    <w:rsid w:val="00210DD6"/>
    <w:rsid w:val="002138E1"/>
    <w:rsid w:val="00214319"/>
    <w:rsid w:val="00215192"/>
    <w:rsid w:val="00227CA1"/>
    <w:rsid w:val="0023296D"/>
    <w:rsid w:val="00232DDC"/>
    <w:rsid w:val="00237E86"/>
    <w:rsid w:val="00241C7D"/>
    <w:rsid w:val="00252077"/>
    <w:rsid w:val="00273EDD"/>
    <w:rsid w:val="00296B4C"/>
    <w:rsid w:val="0029709B"/>
    <w:rsid w:val="00297494"/>
    <w:rsid w:val="002A5DAD"/>
    <w:rsid w:val="002D02E4"/>
    <w:rsid w:val="002F0D8C"/>
    <w:rsid w:val="0031166B"/>
    <w:rsid w:val="0031658E"/>
    <w:rsid w:val="00332196"/>
    <w:rsid w:val="00351087"/>
    <w:rsid w:val="00352939"/>
    <w:rsid w:val="003548DA"/>
    <w:rsid w:val="00387CDA"/>
    <w:rsid w:val="003926A5"/>
    <w:rsid w:val="00392A7A"/>
    <w:rsid w:val="003A5297"/>
    <w:rsid w:val="003B0D3E"/>
    <w:rsid w:val="003D67E2"/>
    <w:rsid w:val="003E10D0"/>
    <w:rsid w:val="003F07E6"/>
    <w:rsid w:val="0040579A"/>
    <w:rsid w:val="0040706B"/>
    <w:rsid w:val="00410D6C"/>
    <w:rsid w:val="00413820"/>
    <w:rsid w:val="00414ADE"/>
    <w:rsid w:val="00415321"/>
    <w:rsid w:val="004207A7"/>
    <w:rsid w:val="004361C8"/>
    <w:rsid w:val="00436F4D"/>
    <w:rsid w:val="004620C9"/>
    <w:rsid w:val="00462B91"/>
    <w:rsid w:val="004642DA"/>
    <w:rsid w:val="004835BF"/>
    <w:rsid w:val="004918F2"/>
    <w:rsid w:val="004939EE"/>
    <w:rsid w:val="004969D3"/>
    <w:rsid w:val="004C0985"/>
    <w:rsid w:val="004D333F"/>
    <w:rsid w:val="004D362E"/>
    <w:rsid w:val="004D3D52"/>
    <w:rsid w:val="004E0008"/>
    <w:rsid w:val="004F6AD9"/>
    <w:rsid w:val="005012BA"/>
    <w:rsid w:val="00501E3E"/>
    <w:rsid w:val="00513CCF"/>
    <w:rsid w:val="00515F1C"/>
    <w:rsid w:val="005166AB"/>
    <w:rsid w:val="00516914"/>
    <w:rsid w:val="00542A12"/>
    <w:rsid w:val="00551D82"/>
    <w:rsid w:val="00564335"/>
    <w:rsid w:val="00564F56"/>
    <w:rsid w:val="005734D7"/>
    <w:rsid w:val="00575E55"/>
    <w:rsid w:val="00585BF5"/>
    <w:rsid w:val="00590CFD"/>
    <w:rsid w:val="005A0289"/>
    <w:rsid w:val="005A3A3D"/>
    <w:rsid w:val="005A637B"/>
    <w:rsid w:val="005A7CAA"/>
    <w:rsid w:val="005D6A42"/>
    <w:rsid w:val="005E0CE7"/>
    <w:rsid w:val="005E1EE7"/>
    <w:rsid w:val="00604100"/>
    <w:rsid w:val="00604970"/>
    <w:rsid w:val="006140A4"/>
    <w:rsid w:val="00615035"/>
    <w:rsid w:val="00622578"/>
    <w:rsid w:val="006239A1"/>
    <w:rsid w:val="00634672"/>
    <w:rsid w:val="006404ED"/>
    <w:rsid w:val="00653E00"/>
    <w:rsid w:val="00670A3A"/>
    <w:rsid w:val="00670D1D"/>
    <w:rsid w:val="006755EE"/>
    <w:rsid w:val="006824BF"/>
    <w:rsid w:val="00685814"/>
    <w:rsid w:val="00687F62"/>
    <w:rsid w:val="006B3E3A"/>
    <w:rsid w:val="006C1EE2"/>
    <w:rsid w:val="006C6538"/>
    <w:rsid w:val="006D0DA6"/>
    <w:rsid w:val="006D2EBC"/>
    <w:rsid w:val="006D6E46"/>
    <w:rsid w:val="006E4797"/>
    <w:rsid w:val="006E5FA1"/>
    <w:rsid w:val="006E7C64"/>
    <w:rsid w:val="00702ADE"/>
    <w:rsid w:val="0070444F"/>
    <w:rsid w:val="00714BE0"/>
    <w:rsid w:val="007175BF"/>
    <w:rsid w:val="00726F53"/>
    <w:rsid w:val="00736371"/>
    <w:rsid w:val="00751D3D"/>
    <w:rsid w:val="007547F0"/>
    <w:rsid w:val="00776B4F"/>
    <w:rsid w:val="00777C3B"/>
    <w:rsid w:val="00782F75"/>
    <w:rsid w:val="007944C7"/>
    <w:rsid w:val="007A4BBA"/>
    <w:rsid w:val="007B488F"/>
    <w:rsid w:val="007B72A4"/>
    <w:rsid w:val="007D35E0"/>
    <w:rsid w:val="007D6BE0"/>
    <w:rsid w:val="007F13E9"/>
    <w:rsid w:val="007F2030"/>
    <w:rsid w:val="00811164"/>
    <w:rsid w:val="00833B96"/>
    <w:rsid w:val="00840154"/>
    <w:rsid w:val="008423AF"/>
    <w:rsid w:val="008425A4"/>
    <w:rsid w:val="008461C6"/>
    <w:rsid w:val="00852078"/>
    <w:rsid w:val="0085421A"/>
    <w:rsid w:val="0085548D"/>
    <w:rsid w:val="00867F35"/>
    <w:rsid w:val="00874A96"/>
    <w:rsid w:val="00882200"/>
    <w:rsid w:val="008A4859"/>
    <w:rsid w:val="008B2D50"/>
    <w:rsid w:val="008B35D2"/>
    <w:rsid w:val="008C1AB9"/>
    <w:rsid w:val="008D293E"/>
    <w:rsid w:val="008E19AC"/>
    <w:rsid w:val="009028C5"/>
    <w:rsid w:val="009409EA"/>
    <w:rsid w:val="00994F50"/>
    <w:rsid w:val="009964DA"/>
    <w:rsid w:val="009A38E1"/>
    <w:rsid w:val="009C08CD"/>
    <w:rsid w:val="009E25D7"/>
    <w:rsid w:val="00A05095"/>
    <w:rsid w:val="00A1684A"/>
    <w:rsid w:val="00A25DEF"/>
    <w:rsid w:val="00A2782B"/>
    <w:rsid w:val="00A350D6"/>
    <w:rsid w:val="00A50913"/>
    <w:rsid w:val="00A51A0A"/>
    <w:rsid w:val="00A60322"/>
    <w:rsid w:val="00A61636"/>
    <w:rsid w:val="00A623F1"/>
    <w:rsid w:val="00A624BE"/>
    <w:rsid w:val="00A64FB8"/>
    <w:rsid w:val="00A914E7"/>
    <w:rsid w:val="00A969CD"/>
    <w:rsid w:val="00AA3B38"/>
    <w:rsid w:val="00AB4038"/>
    <w:rsid w:val="00AC25B6"/>
    <w:rsid w:val="00B03E37"/>
    <w:rsid w:val="00B348B8"/>
    <w:rsid w:val="00B5235B"/>
    <w:rsid w:val="00B66177"/>
    <w:rsid w:val="00B76EF0"/>
    <w:rsid w:val="00B77D9C"/>
    <w:rsid w:val="00B81064"/>
    <w:rsid w:val="00B87681"/>
    <w:rsid w:val="00BD367B"/>
    <w:rsid w:val="00BD3767"/>
    <w:rsid w:val="00BD549E"/>
    <w:rsid w:val="00BD6961"/>
    <w:rsid w:val="00BE22A2"/>
    <w:rsid w:val="00BE2769"/>
    <w:rsid w:val="00BE3339"/>
    <w:rsid w:val="00BF3772"/>
    <w:rsid w:val="00BF61F1"/>
    <w:rsid w:val="00C051E0"/>
    <w:rsid w:val="00C11D93"/>
    <w:rsid w:val="00C27593"/>
    <w:rsid w:val="00C27C71"/>
    <w:rsid w:val="00C3363E"/>
    <w:rsid w:val="00C366E0"/>
    <w:rsid w:val="00C550F3"/>
    <w:rsid w:val="00C626F8"/>
    <w:rsid w:val="00C652D8"/>
    <w:rsid w:val="00C875D1"/>
    <w:rsid w:val="00CB1713"/>
    <w:rsid w:val="00CB1783"/>
    <w:rsid w:val="00CD6469"/>
    <w:rsid w:val="00CF7701"/>
    <w:rsid w:val="00D07A90"/>
    <w:rsid w:val="00D146D5"/>
    <w:rsid w:val="00D2510B"/>
    <w:rsid w:val="00D2778D"/>
    <w:rsid w:val="00D369D4"/>
    <w:rsid w:val="00D40E8F"/>
    <w:rsid w:val="00D56C0A"/>
    <w:rsid w:val="00D57F1F"/>
    <w:rsid w:val="00D661BB"/>
    <w:rsid w:val="00D86D57"/>
    <w:rsid w:val="00D93BA5"/>
    <w:rsid w:val="00D959E7"/>
    <w:rsid w:val="00DA154A"/>
    <w:rsid w:val="00DA3C5C"/>
    <w:rsid w:val="00DC0E61"/>
    <w:rsid w:val="00DC18A7"/>
    <w:rsid w:val="00DD0D2A"/>
    <w:rsid w:val="00DE15C8"/>
    <w:rsid w:val="00DE3E12"/>
    <w:rsid w:val="00DF4E70"/>
    <w:rsid w:val="00E03054"/>
    <w:rsid w:val="00E401D5"/>
    <w:rsid w:val="00E7191D"/>
    <w:rsid w:val="00E8540E"/>
    <w:rsid w:val="00E87D98"/>
    <w:rsid w:val="00E973E8"/>
    <w:rsid w:val="00EB1E68"/>
    <w:rsid w:val="00EC0649"/>
    <w:rsid w:val="00EC57F0"/>
    <w:rsid w:val="00ED149F"/>
    <w:rsid w:val="00EE2907"/>
    <w:rsid w:val="00EE45D7"/>
    <w:rsid w:val="00F22FB1"/>
    <w:rsid w:val="00F3452F"/>
    <w:rsid w:val="00F36869"/>
    <w:rsid w:val="00F41DE1"/>
    <w:rsid w:val="00F42EBB"/>
    <w:rsid w:val="00F52C77"/>
    <w:rsid w:val="00F64925"/>
    <w:rsid w:val="00F72213"/>
    <w:rsid w:val="00F845AA"/>
    <w:rsid w:val="00F90CBE"/>
    <w:rsid w:val="00FA3B53"/>
    <w:rsid w:val="00FA6C9C"/>
    <w:rsid w:val="00FB3729"/>
    <w:rsid w:val="00FC19B3"/>
    <w:rsid w:val="00FC3820"/>
    <w:rsid w:val="00FC54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styleId="a6">
    <w:name w:val="Unresolved Mention"/>
    <w:basedOn w:val="a0"/>
    <w:uiPriority w:val="99"/>
    <w:semiHidden/>
    <w:unhideWhenUsed/>
    <w:rsid w:val="00EB1E68"/>
    <w:rPr>
      <w:color w:val="605E5C"/>
      <w:shd w:val="clear" w:color="auto" w:fill="E1DFDD"/>
    </w:rPr>
  </w:style>
  <w:style w:type="paragraph" w:styleId="a7">
    <w:name w:val="footer"/>
    <w:basedOn w:val="a"/>
    <w:link w:val="a8"/>
    <w:uiPriority w:val="99"/>
    <w:unhideWhenUsed/>
    <w:rsid w:val="00C11D93"/>
    <w:pPr>
      <w:tabs>
        <w:tab w:val="center" w:pos="4680"/>
        <w:tab w:val="right" w:pos="9360"/>
      </w:tabs>
    </w:pPr>
  </w:style>
  <w:style w:type="character" w:customStyle="1" w:styleId="a8">
    <w:name w:val="页脚 字符"/>
    <w:basedOn w:val="a0"/>
    <w:link w:val="a7"/>
    <w:uiPriority w:val="99"/>
    <w:rsid w:val="00C11D93"/>
  </w:style>
  <w:style w:type="paragraph" w:styleId="a9">
    <w:name w:val="Revision"/>
    <w:hidden/>
    <w:uiPriority w:val="99"/>
    <w:semiHidden/>
    <w:rsid w:val="000B41B6"/>
    <w:pPr>
      <w:widowControl/>
      <w:jc w:val="left"/>
    </w:pPr>
  </w:style>
  <w:style w:type="paragraph" w:styleId="aa">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b">
    <w:name w:val="FollowedHyperlink"/>
    <w:basedOn w:val="a0"/>
    <w:uiPriority w:val="99"/>
    <w:semiHidden/>
    <w:unhideWhenUsed/>
    <w:rsid w:val="006755EE"/>
    <w:rPr>
      <w:color w:val="800080" w:themeColor="followedHyperlink"/>
      <w:u w:val="single"/>
    </w:rPr>
  </w:style>
  <w:style w:type="character" w:styleId="ac">
    <w:name w:val="line number"/>
    <w:basedOn w:val="a0"/>
    <w:uiPriority w:val="99"/>
    <w:semiHidden/>
    <w:unhideWhenUsed/>
    <w:rsid w:val="00147CBA"/>
  </w:style>
  <w:style w:type="character" w:styleId="ad">
    <w:name w:val="annotation reference"/>
    <w:basedOn w:val="a0"/>
    <w:uiPriority w:val="99"/>
    <w:semiHidden/>
    <w:unhideWhenUsed/>
    <w:rsid w:val="008B2D50"/>
    <w:rPr>
      <w:sz w:val="16"/>
      <w:szCs w:val="16"/>
    </w:rPr>
  </w:style>
  <w:style w:type="paragraph" w:styleId="ae">
    <w:name w:val="annotation text"/>
    <w:basedOn w:val="a"/>
    <w:link w:val="af"/>
    <w:uiPriority w:val="99"/>
    <w:unhideWhenUsed/>
    <w:rsid w:val="008B2D50"/>
    <w:rPr>
      <w:sz w:val="20"/>
      <w:szCs w:val="20"/>
    </w:rPr>
  </w:style>
  <w:style w:type="character" w:customStyle="1" w:styleId="af">
    <w:name w:val="批注文字 字符"/>
    <w:basedOn w:val="a0"/>
    <w:link w:val="ae"/>
    <w:uiPriority w:val="99"/>
    <w:rsid w:val="008B2D50"/>
    <w:rPr>
      <w:sz w:val="20"/>
      <w:szCs w:val="20"/>
    </w:rPr>
  </w:style>
  <w:style w:type="paragraph" w:styleId="af0">
    <w:name w:val="annotation subject"/>
    <w:basedOn w:val="ae"/>
    <w:next w:val="ae"/>
    <w:link w:val="af1"/>
    <w:uiPriority w:val="99"/>
    <w:semiHidden/>
    <w:unhideWhenUsed/>
    <w:rsid w:val="008B2D50"/>
    <w:rPr>
      <w:b/>
      <w:bCs/>
    </w:rPr>
  </w:style>
  <w:style w:type="character" w:customStyle="1" w:styleId="af1">
    <w:name w:val="批注主题 字符"/>
    <w:basedOn w:val="af"/>
    <w:link w:val="af0"/>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character" w:styleId="af2">
    <w:name w:val="Strong"/>
    <w:basedOn w:val="a0"/>
    <w:uiPriority w:val="22"/>
    <w:qFormat/>
    <w:rsid w:val="006C1EE2"/>
    <w:rPr>
      <w:b/>
      <w:bCs/>
    </w:rPr>
  </w:style>
  <w:style w:type="paragraph" w:styleId="af3">
    <w:name w:val="Normal (Web)"/>
    <w:basedOn w:val="a"/>
    <w:uiPriority w:val="99"/>
    <w:unhideWhenUsed/>
    <w:rsid w:val="006C1EE2"/>
    <w:pPr>
      <w:widowControl/>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6B3E3A"/>
  </w:style>
  <w:style w:type="table" w:styleId="af4">
    <w:name w:val="Table Grid"/>
    <w:basedOn w:val="a1"/>
    <w:uiPriority w:val="39"/>
    <w:rsid w:val="006B3E3A"/>
    <w:pPr>
      <w:widowControl/>
      <w:jc w:val="left"/>
    </w:pPr>
    <w:rPr>
      <w:rFonts w:asciiTheme="minorHAnsi" w:hAnsiTheme="minorHAnsi" w:cstheme="minorBidi"/>
      <w:kern w:val="2"/>
      <w:sz w:val="22"/>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a"/>
    <w:rsid w:val="006B3E3A"/>
    <w:pPr>
      <w:widowControl/>
      <w:jc w:val="left"/>
    </w:pPr>
    <w:rPr>
      <w:rFonts w:ascii="Arial" w:eastAsia="宋体" w:hAnsi="Arial" w:cs="Arial"/>
      <w:color w:val="000000"/>
      <w:sz w:val="12"/>
      <w:szCs w:val="12"/>
      <w:lang w:eastAsia="zh-CN"/>
    </w:rPr>
  </w:style>
  <w:style w:type="paragraph" w:customStyle="1" w:styleId="paragraph1g9za2">
    <w:name w:val="_paragraph_1g9za_2"/>
    <w:basedOn w:val="a"/>
    <w:rsid w:val="006B3E3A"/>
    <w:pPr>
      <w:widowControl/>
      <w:spacing w:before="100" w:beforeAutospacing="1" w:after="100" w:afterAutospacing="1"/>
      <w:jc w:val="left"/>
    </w:pPr>
    <w:rPr>
      <w:rFonts w:ascii="宋体" w:eastAsia="宋体" w:hAnsi="宋体" w:cs="宋体"/>
      <w:lang w:eastAsia="zh-CN"/>
    </w:rPr>
  </w:style>
  <w:style w:type="paragraph" w:customStyle="1" w:styleId="EndNoteBibliography">
    <w:name w:val="EndNote Bibliography"/>
    <w:basedOn w:val="a"/>
    <w:link w:val="EndNoteBibliography0"/>
    <w:rsid w:val="004D333F"/>
    <w:pPr>
      <w:widowControl/>
      <w:jc w:val="left"/>
    </w:pPr>
    <w:rPr>
      <w:rFonts w:ascii="宋体" w:eastAsia="宋体" w:hAnsi="宋体" w:cs="宋体"/>
      <w:lang w:eastAsia="zh-CN"/>
    </w:rPr>
  </w:style>
  <w:style w:type="character" w:customStyle="1" w:styleId="EndNoteBibliography0">
    <w:name w:val="EndNote Bibliography 字符"/>
    <w:basedOn w:val="a0"/>
    <w:link w:val="EndNoteBibliography"/>
    <w:rsid w:val="004D333F"/>
    <w:rPr>
      <w:rFonts w:ascii="宋体" w:eastAsia="宋体" w:hAnsi="宋体" w:cs="宋体"/>
      <w:lang w:eastAsia="zh-CN"/>
    </w:rPr>
  </w:style>
  <w:style w:type="paragraph" w:customStyle="1" w:styleId="EndNoteBibliographyTitle">
    <w:name w:val="EndNote Bibliography Title"/>
    <w:basedOn w:val="a"/>
    <w:link w:val="EndNoteBibliographyTitle0"/>
    <w:rsid w:val="004D333F"/>
    <w:pPr>
      <w:jc w:val="center"/>
    </w:pPr>
    <w:rPr>
      <w:rFonts w:ascii="宋体" w:eastAsia="宋体" w:hAnsi="宋体"/>
    </w:rPr>
  </w:style>
  <w:style w:type="character" w:customStyle="1" w:styleId="EndNoteBibliographyTitle0">
    <w:name w:val="EndNote Bibliography Title 字符"/>
    <w:basedOn w:val="EndNoteBibliography0"/>
    <w:link w:val="EndNoteBibliographyTitle"/>
    <w:rsid w:val="004D333F"/>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minyan_1115@163.com" TargetMode="External"/><Relationship Id="rId13" Type="http://schemas.openxmlformats.org/officeDocument/2006/relationships/hyperlink" Target="mailto:lulin_12345@163.com"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ngj1580@sh9hospital.org.c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j55569@hot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yushun@jiangnan.edu.c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bo403@126.com" TargetMode="External"/><Relationship Id="rId14" Type="http://schemas.openxmlformats.org/officeDocument/2006/relationships/hyperlink" Target="mailto:117061@sh9hospital.org.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E934A-585C-498E-9D46-21796DFFA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8</Pages>
  <Words>3404</Words>
  <Characters>1940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m</cp:lastModifiedBy>
  <cp:revision>101</cp:revision>
  <dcterms:created xsi:type="dcterms:W3CDTF">2025-12-11T17:57:00Z</dcterms:created>
  <dcterms:modified xsi:type="dcterms:W3CDTF">2025-12-15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